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253C80">
      <w:pPr>
        <w:pStyle w:val="Authornames"/>
        <w:rPr>
          <w:b/>
        </w:rPr>
      </w:pPr>
      <w:r w:rsidRPr="00167BF5">
        <w:rPr>
          <w:b/>
        </w:rPr>
        <w:t xml:space="preserve">Contribution of RPAS in research and conservation in protected areas: present and future </w:t>
      </w:r>
    </w:p>
    <w:p w:rsidR="00063F91" w:rsidRPr="00063F91" w:rsidRDefault="00C92A98" w:rsidP="00253C80">
      <w:pPr>
        <w:pStyle w:val="Authornames"/>
        <w:rPr>
          <w:lang w:val="es-ES"/>
        </w:rPr>
      </w:pPr>
      <w:bookmarkStart w:id="0" w:name="introduction"/>
      <w:bookmarkEnd w:id="0"/>
      <w:r>
        <w:rPr>
          <w:lang w:val="es-ES"/>
        </w:rPr>
        <w:t>Jiménez López, Jesús</w:t>
      </w:r>
      <w:r w:rsidR="00063F91" w:rsidRPr="00063F91">
        <w:rPr>
          <w:lang w:val="es-ES"/>
        </w:rPr>
        <w:t>; Mulero-P</w:t>
      </w:r>
      <w:r w:rsidR="00063F91">
        <w:rPr>
          <w:lang w:val="es-ES"/>
        </w:rPr>
        <w:t>ázmány, Margarita</w:t>
      </w:r>
    </w:p>
    <w:p w:rsidR="00320386" w:rsidRPr="00167BF5" w:rsidRDefault="00320386" w:rsidP="00253C80">
      <w:pPr>
        <w:pStyle w:val="Affiliation"/>
      </w:pPr>
      <w:r w:rsidRPr="00167BF5">
        <w:t>Department, University</w:t>
      </w:r>
      <w:r w:rsidR="004B39E4">
        <w:t xml:space="preserve"> of Loja</w:t>
      </w:r>
      <w:r w:rsidRPr="00167BF5">
        <w:t xml:space="preserve">, </w:t>
      </w:r>
      <w:r w:rsidR="004B39E4">
        <w:t>Loja</w:t>
      </w:r>
      <w:r w:rsidRPr="00167BF5">
        <w:t xml:space="preserve">, </w:t>
      </w:r>
      <w:r w:rsidR="004B39E4">
        <w:t>Ecuador</w:t>
      </w:r>
    </w:p>
    <w:p w:rsidR="00320386" w:rsidRPr="00167BF5" w:rsidRDefault="00320386" w:rsidP="00253C80">
      <w:pPr>
        <w:pStyle w:val="Correspondencedetails"/>
      </w:pPr>
      <w:r w:rsidRPr="00167BF5">
        <w:t>Provide full correspondence details here including e-mail for the corresponding author</w:t>
      </w:r>
    </w:p>
    <w:p w:rsidR="00320386" w:rsidRPr="00167BF5" w:rsidRDefault="00320386" w:rsidP="00253C80">
      <w:pPr>
        <w:pStyle w:val="Notesoncontributors"/>
      </w:pPr>
      <w:r w:rsidRPr="00167BF5">
        <w:t>Provide short biographical notes on all contributors here if the journal requires them.</w:t>
      </w:r>
    </w:p>
    <w:p w:rsidR="00320386" w:rsidRPr="00167BF5" w:rsidRDefault="00320386" w:rsidP="00253C80">
      <w:pPr>
        <w:pStyle w:val="Abstract"/>
        <w:rPr>
          <w:b/>
          <w:sz w:val="28"/>
        </w:rPr>
      </w:pPr>
      <w:r w:rsidRPr="00167BF5">
        <w:rPr>
          <w:b/>
          <w:sz w:val="28"/>
        </w:rPr>
        <w:t xml:space="preserve">Contribution of RPAS in research and conservation in protected areas: present and future </w:t>
      </w:r>
    </w:p>
    <w:p w:rsidR="00DB56B8" w:rsidRPr="00BF1288" w:rsidRDefault="00F14D8C" w:rsidP="00D656E1">
      <w:pPr>
        <w:pStyle w:val="Paragraph"/>
      </w:pPr>
      <w:r>
        <w:t>During</w:t>
      </w:r>
      <w:r w:rsidR="00320386" w:rsidRPr="00167BF5">
        <w:t xml:space="preserve"> the </w:t>
      </w:r>
      <w:r w:rsidR="001E3B61">
        <w:t>past</w:t>
      </w:r>
      <w:r w:rsidR="00320386" w:rsidRPr="00167BF5">
        <w:t xml:space="preserve"> </w:t>
      </w:r>
      <w:r>
        <w:t>two</w:t>
      </w:r>
      <w:r w:rsidR="00320386" w:rsidRPr="00167BF5">
        <w:t xml:space="preserve"> decades, we have witnessed a growing interest in projects aimed to evaluate the feasibility of RPAS for conservation </w:t>
      </w:r>
      <w:r w:rsidR="00094F79" w:rsidRPr="00167BF5">
        <w:t>purposes</w:t>
      </w:r>
      <w:r w:rsidR="00094F79">
        <w:t xml:space="preserve">, </w:t>
      </w:r>
      <w:r w:rsidR="00094F79" w:rsidRPr="00167BF5">
        <w:t>including</w:t>
      </w:r>
      <w:r w:rsidR="00320386" w:rsidRPr="00167BF5">
        <w:t xml:space="preserve"> environmental and wildlife </w:t>
      </w:r>
      <w:r w:rsidR="00E166BB" w:rsidRPr="00167BF5">
        <w:t>monitoring</w:t>
      </w:r>
      <w:r w:rsidR="00E166BB">
        <w:t xml:space="preserve"> </w:t>
      </w:r>
      <w:r w:rsidR="00E166BB" w:rsidRPr="00167BF5">
        <w:t>or</w:t>
      </w:r>
      <w:r w:rsidR="00320386" w:rsidRPr="00167BF5">
        <w:t xml:space="preserve"> law enforcement.</w:t>
      </w:r>
      <w:r w:rsidR="00E166BB">
        <w:t xml:space="preserve"> </w:t>
      </w:r>
      <w:r w:rsidR="009B1405">
        <w:t>Beside</w:t>
      </w:r>
      <w:r w:rsidR="002B45D5">
        <w:t xml:space="preserve"> </w:t>
      </w:r>
      <w:r w:rsidR="00114423">
        <w:t>sociopolitical</w:t>
      </w:r>
      <w:r w:rsidR="002B45D5">
        <w:t xml:space="preserve">, </w:t>
      </w:r>
      <w:r w:rsidR="00E166BB" w:rsidRPr="00167BF5">
        <w:t>legal</w:t>
      </w:r>
      <w:r w:rsidR="008D49CC">
        <w:t xml:space="preserve">, technical and </w:t>
      </w:r>
      <w:r w:rsidR="002B45D5">
        <w:t xml:space="preserve">methodological </w:t>
      </w:r>
      <w:r w:rsidR="003C356E">
        <w:t>barriers</w:t>
      </w:r>
      <w:r w:rsidR="00E166BB" w:rsidRPr="00167BF5">
        <w:t xml:space="preserve"> </w:t>
      </w:r>
      <w:r w:rsidR="002B45D5">
        <w:rPr>
          <w:lang w:val="en"/>
        </w:rPr>
        <w:t xml:space="preserve">hindering </w:t>
      </w:r>
      <w:r w:rsidR="002B45D5" w:rsidRPr="00D656E1">
        <w:rPr>
          <w:lang w:val="en"/>
        </w:rPr>
        <w:t>the potential of RPAS to deliver a wide range of benefits to protected areas</w:t>
      </w:r>
      <w:r w:rsidR="00E166BB">
        <w:t>, i</w:t>
      </w:r>
      <w:r w:rsidR="00320386" w:rsidRPr="00167BF5">
        <w:t xml:space="preserve">t remains to be seen </w:t>
      </w:r>
      <w:r w:rsidR="006C18E7">
        <w:t>whether</w:t>
      </w:r>
      <w:r w:rsidR="00DB56B8">
        <w:t xml:space="preserve"> research investment is driven to </w:t>
      </w:r>
      <w:r w:rsidR="00A62372">
        <w:t xml:space="preserve">meet </w:t>
      </w:r>
      <w:r w:rsidR="008147C3">
        <w:t xml:space="preserve">the needs </w:t>
      </w:r>
      <w:r w:rsidR="00E3663B" w:rsidRPr="00E3663B">
        <w:t>demanded by natural park managers</w:t>
      </w:r>
      <w:r w:rsidR="0057006D">
        <w:t>.</w:t>
      </w:r>
      <w:r w:rsidR="00D656E1">
        <w:t xml:space="preserve"> </w:t>
      </w:r>
      <w:r w:rsidR="00B73DCC">
        <w:t>A</w:t>
      </w:r>
      <w:r w:rsidR="00A62372" w:rsidRPr="003A3DCD">
        <w:t xml:space="preserve"> bibliographic survey </w:t>
      </w:r>
      <w:r w:rsidR="00B73DCC">
        <w:t xml:space="preserve">was carried out </w:t>
      </w:r>
      <w:r w:rsidR="00A62372" w:rsidRPr="003A3DCD">
        <w:t>to</w:t>
      </w:r>
      <w:r w:rsidR="001E79E4">
        <w:t xml:space="preserve"> know </w:t>
      </w:r>
      <w:r w:rsidR="002C14BB">
        <w:t xml:space="preserve">what </w:t>
      </w:r>
      <w:r w:rsidR="00066F5C">
        <w:t>RPAS</w:t>
      </w:r>
      <w:r w:rsidR="002C14BB">
        <w:t xml:space="preserve"> are currently been used for, and </w:t>
      </w:r>
      <w:r w:rsidR="00066F5C">
        <w:t xml:space="preserve">how it can </w:t>
      </w:r>
      <w:r w:rsidR="00F13233">
        <w:t xml:space="preserve">support conservation actions </w:t>
      </w:r>
      <w:r w:rsidR="00D55E1E">
        <w:t>aimed to reduce</w:t>
      </w:r>
      <w:r w:rsidR="00B73DCC">
        <w:t xml:space="preserve"> threats to biodiversity</w:t>
      </w:r>
      <w:r w:rsidR="002B45D5">
        <w:t xml:space="preserve"> and </w:t>
      </w:r>
      <w:r w:rsidR="00DB56B8">
        <w:t xml:space="preserve">reinforce </w:t>
      </w:r>
      <w:r w:rsidR="008147C3">
        <w:t>effective</w:t>
      </w:r>
      <w:r w:rsidR="00DB56B8">
        <w:t xml:space="preserve"> </w:t>
      </w:r>
      <w:r w:rsidR="008147C3">
        <w:t>management</w:t>
      </w:r>
      <w:r w:rsidR="002B45D5">
        <w:t xml:space="preserve">. </w:t>
      </w:r>
      <w:r w:rsidR="007335C3">
        <w:t xml:space="preserve">We found </w:t>
      </w:r>
      <w:r w:rsidR="007335C3">
        <w:rPr>
          <w:rStyle w:val="shorttext"/>
          <w:lang w:val="en"/>
        </w:rPr>
        <w:t>multiple facets of application</w:t>
      </w:r>
      <w:r w:rsidR="000F74EA">
        <w:rPr>
          <w:lang w:val="en"/>
        </w:rPr>
        <w:t xml:space="preserve">, but </w:t>
      </w:r>
      <w:r w:rsidR="004E62F2">
        <w:rPr>
          <w:lang w:val="en"/>
        </w:rPr>
        <w:t xml:space="preserve">common </w:t>
      </w:r>
      <w:r w:rsidR="000F74EA">
        <w:rPr>
          <w:lang w:val="en"/>
        </w:rPr>
        <w:t xml:space="preserve">factors impeding the </w:t>
      </w:r>
      <w:r w:rsidR="008147C3">
        <w:rPr>
          <w:lang w:val="en"/>
        </w:rPr>
        <w:t>smoother</w:t>
      </w:r>
      <w:r w:rsidR="000F74EA">
        <w:rPr>
          <w:lang w:val="en"/>
        </w:rPr>
        <w:t xml:space="preserve"> </w:t>
      </w:r>
      <w:r w:rsidR="00CB3912">
        <w:rPr>
          <w:lang w:val="en"/>
        </w:rPr>
        <w:t>consolidation</w:t>
      </w:r>
      <w:r w:rsidR="000F74EA">
        <w:rPr>
          <w:lang w:val="en"/>
        </w:rPr>
        <w:t xml:space="preserve"> </w:t>
      </w:r>
      <w:r w:rsidR="00496501">
        <w:rPr>
          <w:lang w:val="en"/>
        </w:rPr>
        <w:t>of RPAS within protected areas</w:t>
      </w:r>
      <w:r w:rsidR="008147C3">
        <w:rPr>
          <w:lang w:val="en"/>
        </w:rPr>
        <w:t xml:space="preserve"> remain.</w:t>
      </w:r>
    </w:p>
    <w:p w:rsidR="00320386" w:rsidRPr="00167BF5" w:rsidRDefault="00320386" w:rsidP="00D656E1">
      <w:pPr>
        <w:pStyle w:val="Paragraph"/>
      </w:pPr>
      <w:r w:rsidRPr="00167BF5">
        <w:t>Keywords</w:t>
      </w:r>
      <w:r w:rsidR="004B2B64">
        <w:t>: protected areas, RPAS, conservation</w:t>
      </w:r>
      <w:r w:rsidR="001E79E4">
        <w:t>, effective management, threats</w:t>
      </w:r>
    </w:p>
    <w:p w:rsidR="00320386" w:rsidRPr="00167BF5" w:rsidRDefault="00320386" w:rsidP="00253C80">
      <w:pPr>
        <w:pStyle w:val="Notesoncontributors"/>
        <w:rPr>
          <w:lang w:val="en-GB"/>
        </w:rPr>
      </w:pPr>
    </w:p>
    <w:p w:rsidR="00320386" w:rsidRDefault="00320386" w:rsidP="00253C80">
      <w:pPr>
        <w:pStyle w:val="Ttulo1"/>
        <w:rPr>
          <w:rFonts w:cs="Times New Roman"/>
        </w:rPr>
      </w:pPr>
      <w:r w:rsidRPr="00167BF5">
        <w:rPr>
          <w:rFonts w:cs="Times New Roman"/>
        </w:rPr>
        <w:lastRenderedPageBreak/>
        <w:t>Introduction</w:t>
      </w:r>
    </w:p>
    <w:p w:rsidR="006D13D0" w:rsidRDefault="00167BF5" w:rsidP="00637EC6">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xml:space="preserve">. </w:t>
      </w:r>
      <w:r w:rsidR="00246444">
        <w:t>Protected areas (PAs)</w:t>
      </w:r>
      <w:r w:rsidRPr="00167BF5">
        <w:t xml:space="preserve"> have been declared under different reasons and circumstances but there is a consensus on its importance in safeguarding biodiversity, </w:t>
      </w:r>
      <w:r w:rsidR="0083369D">
        <w:t>preserving ecosystem services</w:t>
      </w:r>
      <w:r w:rsidRPr="00167BF5">
        <w:t xml:space="preserve"> and ensure persistence of the natural heritage</w:t>
      </w:r>
      <w:r w:rsidR="00A2463B">
        <w:t xml:space="preserve"> </w:t>
      </w:r>
      <w:r w:rsidR="00A2463B">
        <w:fldChar w:fldCharType="begin" w:fldLock="1"/>
      </w:r>
      <w:r w:rsidR="0067663C">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id" : "ITEM-2", "itemData" : { "DOI" : "10.1007/s10728-009-0140-1", "ISBN" : "9780520246607", "ISSN" : "97805202", "abstract" : "This book provides a status report of progress in establishing protected areas and discusses their role in biodiversity conservation, the threats they face and the complex issues of management. The book consists of seven chapters. Chapter 1 provides an overview of the development of protected areas. Chapter 2 examines the role of protected areas in conserving global biodiversity, provides an analysis of the extent of protection provided to the world's terrestrial and marine habitats and highlights the gaps in the global network of protected areas. Chapter 3 reviews the diverse range of threats confronting protected areas in virtually all areas of the world. Chapter 4 deals with the issues associated with establishing and managing protected areas and the importance of governance. Chapter 5 looks at management planning, the management of threats and the evaluation of management effectiveness. Chapter 6 reviews the special management issues and opportunities relating to the marine environment. Chapter 7 assesses what the future may hold for protected areas in the 21st century, examining the key issues of their roles and values, conservation effectiveness, resourcing and the need for political commitment to ensure that protected areas achieve their goals. The Regional Analysis provides an assessment of the status of protected areas, and a review of major issues and prospects, by the regions of the world as defined by the IUCN World Commission on Protected Areas.", "author" : [ { "dropping-particle" : "", "family" : "Chape", "given" : "Stuart", "non-dropping-particle" : "", "parse-names" : false, "suffix" : "" }, { "dropping-particle" : "", "family" : "Spalding", "given" : "Mark", "non-dropping-particle" : "", "parse-names" : false, "suffix" : "" }, { "dropping-particle" : "", "family" : "Jenkins", "given" : "Martin", "non-dropping-particle" : "", "parse-names" : false, "suffix" : "" } ], "container-title" : "Prospects", "id" : "ITEM-2", "issued" : { "date-parts" : [ [ "2008" ] ] }, "number-of-pages" : "384", "title" : "The world's protected areas: status, values and prospects in the 21st century", "type" : "book" }, "uris" : [ "http://www.mendeley.com/documents/?uuid=1401a500-d381-424a-b22f-211efe34653e" ] } ], "mendeley" : { "formattedCitation" : "(Watson et al. 2014; Chape, Spalding, and Jenkins 2008)", "plainTextFormattedCitation" : "(Watson et al. 2014; Chape, Spalding, and Jenkins 2008)", "previouslyFormattedCitation" : "(Watson et al. 2014; Chape, Spalding, and Jenkins 2008)" }, "properties" : { "noteIndex" : 2 }, "schema" : "https://github.com/citation-style-language/schema/raw/master/csl-citation.json" }</w:instrText>
      </w:r>
      <w:r w:rsidR="00A2463B">
        <w:fldChar w:fldCharType="separate"/>
      </w:r>
      <w:r w:rsidR="0067663C" w:rsidRPr="0067663C">
        <w:rPr>
          <w:noProof/>
        </w:rPr>
        <w:t>(Watson et al. 2014; Chape, Spalding, and Jenkins 2008)</w:t>
      </w:r>
      <w:r w:rsidR="00A2463B">
        <w:fldChar w:fldCharType="end"/>
      </w:r>
      <w:r w:rsidRPr="00167BF5">
        <w:t xml:space="preserve">. Despite such praiseworthy intentions, </w:t>
      </w:r>
      <w:r w:rsidR="002B343A">
        <w:t xml:space="preserve">PAs are </w:t>
      </w:r>
      <w:r w:rsidRPr="00167BF5">
        <w:t xml:space="preserve">subject to a wide variety of unforeseen </w:t>
      </w:r>
      <w:r w:rsidR="00A2258C" w:rsidRPr="00167BF5">
        <w:t>challenges</w:t>
      </w:r>
      <w:r w:rsidR="00A2258C">
        <w:t xml:space="preserve"> </w:t>
      </w:r>
      <w:r w:rsidR="00A2258C" w:rsidRPr="00167BF5">
        <w:t>requiring</w:t>
      </w:r>
      <w:r w:rsidRPr="00167BF5">
        <w:t xml:space="preserve"> rapid and effective solutions</w:t>
      </w:r>
      <w:r w:rsidR="007D461E">
        <w:t xml:space="preserve"> </w:t>
      </w:r>
      <w:r w:rsidR="007D461E">
        <w:fldChar w:fldCharType="begin" w:fldLock="1"/>
      </w:r>
      <w:r w:rsidR="007D461E">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rsidR="007D461E">
        <w:fldChar w:fldCharType="separate"/>
      </w:r>
      <w:r w:rsidR="007D461E" w:rsidRPr="007D461E">
        <w:rPr>
          <w:noProof/>
        </w:rPr>
        <w:t>(Watson et al. 2014)</w:t>
      </w:r>
      <w:r w:rsidR="007D461E">
        <w:fldChar w:fldCharType="end"/>
      </w:r>
      <w:r w:rsidRPr="00167BF5">
        <w:t>.</w:t>
      </w:r>
      <w:r w:rsidR="00EB0318">
        <w:t xml:space="preserve"> </w:t>
      </w:r>
      <w:r w:rsidR="00FB020C" w:rsidRPr="00FB020C">
        <w:t xml:space="preserve">Habitat change and </w:t>
      </w:r>
      <w:r w:rsidR="00B31F52">
        <w:t>fragmentation, pollution</w:t>
      </w:r>
      <w:r w:rsidR="00FB020C" w:rsidRPr="00FB020C">
        <w:t xml:space="preserve">, overexploitation of </w:t>
      </w:r>
      <w:r w:rsidR="001F36A3">
        <w:t xml:space="preserve">natural </w:t>
      </w:r>
      <w:r w:rsidR="00FB020C" w:rsidRPr="00FB020C">
        <w:t>resources, climate change and invasive species have been identified as the main</w:t>
      </w:r>
      <w:r w:rsidR="00FD16C9">
        <w:t xml:space="preserve"> global</w:t>
      </w:r>
      <w:r w:rsidR="00FB020C" w:rsidRPr="00FB020C">
        <w:t xml:space="preserve"> threats to biodiversity</w:t>
      </w:r>
      <w:r w:rsidR="00A2258C">
        <w:t xml:space="preserve"> </w:t>
      </w:r>
      <w:r w:rsidR="00A2258C">
        <w:fldChar w:fldCharType="begin" w:fldLock="1"/>
      </w:r>
      <w:r w:rsidR="00E44136">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A2258C">
        <w:fldChar w:fldCharType="separate"/>
      </w:r>
      <w:r w:rsidR="00D00CFA" w:rsidRPr="00D00CFA">
        <w:rPr>
          <w:noProof/>
        </w:rPr>
        <w:t>(Groom, Meffe, and Caroll 2006)</w:t>
      </w:r>
      <w:r w:rsidR="00A2258C">
        <w:fldChar w:fldCharType="end"/>
      </w:r>
      <w:r w:rsidR="00A2258C">
        <w:t xml:space="preserve"> . </w:t>
      </w:r>
      <w:r w:rsidR="003725B6">
        <w:t xml:space="preserve"> </w:t>
      </w:r>
      <w:r w:rsidR="00E76BCC" w:rsidRPr="003725B6">
        <w:t>To curb the loss of biodiversity</w:t>
      </w:r>
      <w:r w:rsidR="00E76BCC">
        <w:t xml:space="preserve"> while attending other inherent activities</w:t>
      </w:r>
      <w:r w:rsidR="00E76BCC" w:rsidRPr="003725B6">
        <w:t xml:space="preserve">, </w:t>
      </w:r>
      <w:r w:rsidR="00E33795">
        <w:rPr>
          <w:rStyle w:val="alt-edited"/>
          <w:lang w:val="en"/>
        </w:rPr>
        <w:t>financial allocations have targeted</w:t>
      </w:r>
      <w:r w:rsidR="00382BC0">
        <w:t>, among others, staff</w:t>
      </w:r>
      <w:r w:rsidR="00382BC0" w:rsidRPr="00382BC0">
        <w:t xml:space="preserve"> recruitment </w:t>
      </w:r>
      <w:r w:rsidR="00382BC0">
        <w:t>and training, infrastructure and equipment</w:t>
      </w:r>
      <w:r w:rsidR="00E33795">
        <w:t xml:space="preserve">, </w:t>
      </w:r>
      <w:r w:rsidR="00EB4AB8">
        <w:t xml:space="preserve">planning, </w:t>
      </w:r>
      <w:r w:rsidR="00382BC0">
        <w:t xml:space="preserve">communication programs, </w:t>
      </w:r>
      <w:r w:rsidR="00E76BCC" w:rsidRPr="00167BF5">
        <w:t xml:space="preserve">tourism and recreational activities, law enforcement, </w:t>
      </w:r>
      <w:r w:rsidR="00E76BCC">
        <w:rPr>
          <w:rStyle w:val="shorttext"/>
          <w:lang w:val="en"/>
        </w:rPr>
        <w:t>support decision-making</w:t>
      </w:r>
      <w:r w:rsidR="00E76BCC">
        <w:t xml:space="preserve"> and disaster management</w:t>
      </w:r>
      <w:r w:rsidR="00E76BCC" w:rsidRPr="00167BF5">
        <w:t xml:space="preserve">, </w:t>
      </w:r>
      <w:r w:rsidR="00382BC0">
        <w:t>biodiversity</w:t>
      </w:r>
      <w:r w:rsidR="00E76BCC" w:rsidRPr="00167BF5">
        <w:t xml:space="preserve"> </w:t>
      </w:r>
      <w:r w:rsidR="005F471F">
        <w:t>monitoring</w:t>
      </w:r>
      <w:r w:rsidR="00E76BCC" w:rsidRPr="00167BF5">
        <w:t xml:space="preserve">, </w:t>
      </w:r>
      <w:bookmarkStart w:id="1" w:name="OLE_LINK1"/>
      <w:r w:rsidR="00E76BCC" w:rsidRPr="00167BF5">
        <w:t xml:space="preserve">environmental </w:t>
      </w:r>
      <w:r w:rsidR="00E76BCC">
        <w:t>assessment</w:t>
      </w:r>
      <w:r w:rsidR="00E76BCC" w:rsidRPr="00167BF5">
        <w:t xml:space="preserve"> </w:t>
      </w:r>
      <w:bookmarkEnd w:id="1"/>
      <w:r w:rsidR="00E76BCC" w:rsidRPr="00167BF5">
        <w:t>or actions aimed at strengthening educational and research programs.</w:t>
      </w:r>
      <w:r w:rsidR="00E76BCC">
        <w:t xml:space="preserve"> </w:t>
      </w:r>
      <w:r w:rsidR="00E76BCC" w:rsidRPr="00167BF5">
        <w:t xml:space="preserve"> </w:t>
      </w:r>
      <w:r w:rsidR="00A54115">
        <w:t>Moreover, c</w:t>
      </w:r>
      <w:r w:rsidR="005F471F">
        <w:t>onservation</w:t>
      </w:r>
      <w:r w:rsidR="00A54115">
        <w:t xml:space="preserve"> in PAs</w:t>
      </w:r>
      <w:r w:rsidR="005F471F">
        <w:t xml:space="preserve"> have benefit</w:t>
      </w:r>
      <w:r w:rsidR="00A54115">
        <w:t xml:space="preserve"> </w:t>
      </w:r>
      <w:r w:rsidR="005F471F" w:rsidRPr="00167BF5">
        <w:t xml:space="preserve">from a wide </w:t>
      </w:r>
      <w:r w:rsidR="005F471F">
        <w:t>range of technological advances,</w:t>
      </w:r>
      <w:r w:rsidR="00A54115">
        <w:t xml:space="preserve"> methods or innovative application of existing technologies,</w:t>
      </w:r>
      <w:r w:rsidR="005F471F">
        <w:t xml:space="preserve"> </w:t>
      </w:r>
      <w:r w:rsidR="0052773D" w:rsidRPr="00167BF5">
        <w:t xml:space="preserve"> including </w:t>
      </w:r>
      <w:bookmarkStart w:id="2" w:name="OLE_LINK2"/>
      <w:r w:rsidR="0052773D" w:rsidRPr="00167BF5">
        <w:t>remote sensors, field</w:t>
      </w:r>
      <w:r w:rsidR="00F46A83" w:rsidRPr="00167BF5">
        <w:t>-based</w:t>
      </w:r>
      <w:r w:rsidR="0052773D" w:rsidRPr="00167BF5">
        <w:t xml:space="preserve"> monitoring statio</w:t>
      </w:r>
      <w:r w:rsidR="002C14BB">
        <w:t>ns, manned surveys, camera trapping</w:t>
      </w:r>
      <w:r w:rsidR="0052773D" w:rsidRPr="00167BF5">
        <w:t>, wildlife tracking devices</w:t>
      </w:r>
      <w:r w:rsidR="00275D11">
        <w:t xml:space="preserve"> and</w:t>
      </w:r>
      <w:r w:rsidR="004015BA">
        <w:t xml:space="preserve"> computing</w:t>
      </w:r>
      <w:r w:rsidR="00275D11">
        <w:t xml:space="preserve"> resources</w:t>
      </w:r>
      <w:r w:rsidR="004015BA">
        <w:t xml:space="preserve"> </w:t>
      </w:r>
      <w:r w:rsidR="000F420E">
        <w:fldChar w:fldCharType="begin" w:fldLock="1"/>
      </w:r>
      <w:r w:rsidR="000F420E">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rsidR="000F420E">
        <w:fldChar w:fldCharType="separate"/>
      </w:r>
      <w:r w:rsidR="000F420E" w:rsidRPr="000F420E">
        <w:rPr>
          <w:noProof/>
        </w:rPr>
        <w:t>(Pimm et al. 2015)</w:t>
      </w:r>
      <w:r w:rsidR="000F420E">
        <w:fldChar w:fldCharType="end"/>
      </w:r>
      <w:r w:rsidR="0052773D" w:rsidRPr="00167BF5">
        <w:t>.</w:t>
      </w:r>
      <w:bookmarkEnd w:id="2"/>
      <w:r w:rsidR="00BC2E3E">
        <w:t xml:space="preserve"> </w:t>
      </w:r>
      <w:r w:rsidR="0052773D" w:rsidRPr="00167BF5">
        <w:t xml:space="preserve">More recently, applications of remotely piloted aircraft systems (RPAS, also known as unmanned aerial systems, UAS, drones) have been the subject of a growing interest in both the civilian </w:t>
      </w:r>
      <w:r w:rsidR="00055B95">
        <w:t xml:space="preserve">and </w:t>
      </w:r>
      <w:r w:rsidR="0052773D" w:rsidRPr="00167BF5">
        <w:t xml:space="preserve">scientific </w:t>
      </w:r>
      <w:r w:rsidR="00055B95">
        <w:t>sphere</w:t>
      </w:r>
      <w:r w:rsidR="00AB5D12">
        <w:t xml:space="preserve"> </w:t>
      </w:r>
      <w:r w:rsidR="00E70CF4">
        <w:t xml:space="preserve"> </w:t>
      </w:r>
      <w:r w:rsidR="00E70CF4">
        <w:lastRenderedPageBreak/>
        <w:fldChar w:fldCharType="begin" w:fldLock="1"/>
      </w:r>
      <w:r w:rsidR="000261A5">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3a7c70fc-5e4c-4243-a7df-b930538d3724" ] } ], "mendeley" : { "formattedCitation" : "(Rodr\u00edguez et al. 2012;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rsidR="00E70CF4">
        <w:fldChar w:fldCharType="separate"/>
      </w:r>
      <w:r w:rsidR="00091D48" w:rsidRPr="00091D48">
        <w:rPr>
          <w:noProof/>
        </w:rPr>
        <w:t>(Rodríguez et al. 2012; Koh and Wich 2012; Anderson and Gaston 2013; Linchant et al. 2015a; Christie et al. 2016; Torresan et al. 2017)</w:t>
      </w:r>
      <w:r w:rsidR="00E70CF4">
        <w:fldChar w:fldCharType="end"/>
      </w:r>
      <w:r w:rsidR="00807609" w:rsidRPr="00167BF5">
        <w:t>.</w:t>
      </w:r>
      <w:r w:rsidR="00B0118B">
        <w:t xml:space="preserve"> </w:t>
      </w:r>
      <w:r w:rsidR="005C14A9" w:rsidRPr="00F577B4">
        <w:t>While obstacles remain</w:t>
      </w:r>
      <w:r w:rsidR="005C14A9">
        <w:t xml:space="preserve">, </w:t>
      </w:r>
      <w:r w:rsidR="005C14A9" w:rsidRPr="00F577B4">
        <w:t xml:space="preserve">the use of </w:t>
      </w:r>
      <w:r w:rsidR="005C14A9">
        <w:t>RPAS</w:t>
      </w:r>
      <w:r w:rsidR="005C14A9" w:rsidRPr="00F577B4">
        <w:t xml:space="preserve"> </w:t>
      </w:r>
      <w:r w:rsidR="00334A45">
        <w:t xml:space="preserve">for </w:t>
      </w:r>
      <w:r w:rsidR="003B033F" w:rsidRPr="003B033F">
        <w:t xml:space="preserve">regular monitoring of conservation activities </w:t>
      </w:r>
      <w:r w:rsidR="005C14A9">
        <w:t xml:space="preserve">have receive a major emphasis and its feasibility reasonably proven. </w:t>
      </w:r>
      <w:r w:rsidR="007946F2">
        <w:t>T</w:t>
      </w:r>
      <w:r w:rsidR="0052773D" w:rsidRPr="00167BF5">
        <w:t xml:space="preserve">o date, </w:t>
      </w:r>
      <w:r w:rsidR="007946F2">
        <w:t xml:space="preserve">however, </w:t>
      </w:r>
      <w:r w:rsidR="0052773D" w:rsidRPr="00167BF5">
        <w:t xml:space="preserve">it has not been adequately </w:t>
      </w:r>
      <w:r w:rsidR="00305896" w:rsidRPr="00167BF5">
        <w:t>weighted</w:t>
      </w:r>
      <w:r w:rsidR="0052773D" w:rsidRPr="00167BF5">
        <w:t xml:space="preserve"> whether RPAS meet the </w:t>
      </w:r>
      <w:r w:rsidR="00E62414">
        <w:t xml:space="preserve">set of </w:t>
      </w:r>
      <w:r w:rsidR="003B033F">
        <w:t xml:space="preserve">competing </w:t>
      </w:r>
      <w:r w:rsidR="00E62414">
        <w:t xml:space="preserve">demands </w:t>
      </w:r>
      <w:r w:rsidR="00334A45" w:rsidRPr="00334A45">
        <w:t>decision-makers</w:t>
      </w:r>
      <w:r w:rsidR="00E62414">
        <w:t xml:space="preserve"> face </w:t>
      </w:r>
      <w:r w:rsidR="00F522EB">
        <w:t>frequently</w:t>
      </w:r>
      <w:r w:rsidR="0019755E" w:rsidRPr="00167BF5">
        <w:t xml:space="preserve">, </w:t>
      </w:r>
      <w:r w:rsidR="002C14BB">
        <w:t>who</w:t>
      </w:r>
      <w:r w:rsidR="0019755E" w:rsidRPr="00167BF5">
        <w:t xml:space="preserve"> often </w:t>
      </w:r>
      <w:r w:rsidR="00E62414">
        <w:t xml:space="preserve">cope with </w:t>
      </w:r>
      <w:r w:rsidR="00E155D8">
        <w:t xml:space="preserve"> </w:t>
      </w:r>
      <w:r w:rsidR="00CA4BDE">
        <w:t>inadequate resourcing</w:t>
      </w:r>
      <w:r w:rsidR="00637EC6">
        <w:t xml:space="preserve"> </w:t>
      </w:r>
      <w:r w:rsidR="00E6407E">
        <w:t xml:space="preserve"> </w:t>
      </w:r>
      <w:r w:rsidR="00F522EB">
        <w:t>hindering</w:t>
      </w:r>
      <w:r w:rsidR="00B73842">
        <w:t xml:space="preserve"> the </w:t>
      </w:r>
      <w:r w:rsidR="00F522EB">
        <w:rPr>
          <w:rStyle w:val="shorttext"/>
          <w:lang w:val="en"/>
        </w:rPr>
        <w:t xml:space="preserve">achievement </w:t>
      </w:r>
      <w:r w:rsidR="00B73842">
        <w:t xml:space="preserve">of </w:t>
      </w:r>
      <w:r w:rsidR="008A3299">
        <w:t>objectives</w:t>
      </w:r>
      <w:r w:rsidR="00E44136">
        <w:t xml:space="preserve"> </w:t>
      </w:r>
      <w:r w:rsidR="00E44136">
        <w:fldChar w:fldCharType="begin" w:fldLock="1"/>
      </w:r>
      <w:r w:rsidR="00E44136">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3 }, "schema" : "https://github.com/citation-style-language/schema/raw/master/csl-citation.json" }</w:instrText>
      </w:r>
      <w:r w:rsidR="00E44136">
        <w:fldChar w:fldCharType="separate"/>
      </w:r>
      <w:r w:rsidR="00E44136" w:rsidRPr="00E44136">
        <w:rPr>
          <w:noProof/>
        </w:rPr>
        <w:t>(Watson et al. 2014)</w:t>
      </w:r>
      <w:r w:rsidR="00E44136">
        <w:fldChar w:fldCharType="end"/>
      </w:r>
      <w:r w:rsidR="0052773D" w:rsidRPr="00167BF5">
        <w:t>.</w:t>
      </w:r>
    </w:p>
    <w:p w:rsidR="0028763A" w:rsidRPr="00ED2190" w:rsidRDefault="00455407" w:rsidP="00F522EB">
      <w:pPr>
        <w:pStyle w:val="Newparagraph"/>
      </w:pPr>
      <w:r>
        <w:t xml:space="preserve"> </w:t>
      </w:r>
      <w:r w:rsidR="005F471F">
        <w:fldChar w:fldCharType="begin" w:fldLock="1"/>
      </w:r>
      <w:r w:rsidR="005F471F">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5F471F">
        <w:fldChar w:fldCharType="separate"/>
      </w:r>
      <w:r w:rsidR="005F471F" w:rsidRPr="002E0BB5">
        <w:rPr>
          <w:noProof/>
        </w:rPr>
        <w:t>(Leverington et al. 2010)</w:t>
      </w:r>
      <w:r w:rsidR="005F471F">
        <w:fldChar w:fldCharType="end"/>
      </w:r>
      <w:r w:rsidR="005F471F">
        <w:t xml:space="preserve"> </w:t>
      </w:r>
      <w:r w:rsidR="00496501">
        <w:t xml:space="preserve">compiled and </w:t>
      </w:r>
      <w:r w:rsidR="00C76779">
        <w:t>systematically reviewed</w:t>
      </w:r>
      <w:r w:rsidR="005F471F">
        <w:t xml:space="preserve"> outcomes from </w:t>
      </w:r>
      <w:r w:rsidR="004015BA">
        <w:t xml:space="preserve">performance </w:t>
      </w:r>
      <w:r w:rsidR="005F471F">
        <w:t xml:space="preserve">assessments of PAs across the world and </w:t>
      </w:r>
      <w:r w:rsidR="00C76779">
        <w:t>revealed</w:t>
      </w:r>
      <w:r w:rsidR="005F471F">
        <w:t xml:space="preserve"> that </w:t>
      </w:r>
      <w:r w:rsidR="00A8331D">
        <w:t>“</w:t>
      </w:r>
      <w:r w:rsidR="005F471F">
        <w:t>a</w:t>
      </w:r>
      <w:r w:rsidR="005F471F" w:rsidRPr="003143D8">
        <w:t xml:space="preserve">dequacy of infrastructure, equipment and </w:t>
      </w:r>
      <w:r w:rsidR="005F471F">
        <w:t>facilities</w:t>
      </w:r>
      <w:r w:rsidR="00A8331D">
        <w:t>”</w:t>
      </w:r>
      <w:r w:rsidR="005F471F">
        <w:t xml:space="preserve"> was the </w:t>
      </w:r>
      <w:r w:rsidR="004015BA">
        <w:t>closest management</w:t>
      </w:r>
      <w:r w:rsidR="005F471F">
        <w:t xml:space="preserve"> indicator related to overall effectiveness. </w:t>
      </w:r>
      <w:r w:rsidR="00401A78">
        <w:t>Within this study</w:t>
      </w:r>
      <w:r w:rsidR="005F471F">
        <w:t xml:space="preserve">, </w:t>
      </w:r>
      <w:r w:rsidR="005C14A9" w:rsidRPr="00167BF5">
        <w:t>conservation practitioners</w:t>
      </w:r>
      <w:r w:rsidR="005C14A9">
        <w:rPr>
          <w:lang w:val="en"/>
        </w:rPr>
        <w:t xml:space="preserve"> </w:t>
      </w:r>
      <w:r w:rsidR="005F23E1">
        <w:rPr>
          <w:lang w:val="en"/>
        </w:rPr>
        <w:t xml:space="preserve">identified </w:t>
      </w:r>
      <w:r w:rsidR="009A3F1E">
        <w:rPr>
          <w:lang w:val="en"/>
        </w:rPr>
        <w:t xml:space="preserve">threats requiring </w:t>
      </w:r>
      <w:r w:rsidR="00786450" w:rsidRPr="00786450">
        <w:rPr>
          <w:lang w:val="en"/>
        </w:rPr>
        <w:t xml:space="preserve">appropriate </w:t>
      </w:r>
      <w:r w:rsidR="00035E7E">
        <w:rPr>
          <w:lang w:val="en"/>
        </w:rPr>
        <w:t xml:space="preserve">management </w:t>
      </w:r>
      <w:r w:rsidR="00786450">
        <w:rPr>
          <w:lang w:val="en"/>
        </w:rPr>
        <w:t>measurements</w:t>
      </w:r>
      <w:r w:rsidR="009A3F1E">
        <w:rPr>
          <w:lang w:val="en"/>
        </w:rPr>
        <w:t xml:space="preserve">. </w:t>
      </w:r>
      <w:r w:rsidR="00334A45">
        <w:rPr>
          <w:lang w:val="en"/>
        </w:rPr>
        <w:t xml:space="preserve">As a result, </w:t>
      </w:r>
      <w:r w:rsidR="00A8331D">
        <w:rPr>
          <w:lang w:val="en"/>
        </w:rPr>
        <w:t>“</w:t>
      </w:r>
      <w:r w:rsidR="00334A45">
        <w:rPr>
          <w:lang w:val="en"/>
        </w:rPr>
        <w:t>biological resources use</w:t>
      </w:r>
      <w:r w:rsidR="00A8331D">
        <w:rPr>
          <w:lang w:val="en"/>
        </w:rPr>
        <w:t>”</w:t>
      </w:r>
      <w:r w:rsidR="00334A45">
        <w:rPr>
          <w:lang w:val="en"/>
        </w:rPr>
        <w:t xml:space="preserve">, including hunting, logging and fishing, </w:t>
      </w:r>
      <w:r w:rsidR="00EC219E">
        <w:rPr>
          <w:lang w:val="en"/>
        </w:rPr>
        <w:t xml:space="preserve">was pointed </w:t>
      </w:r>
      <w:r w:rsidR="007F1BB4">
        <w:rPr>
          <w:lang w:val="en"/>
        </w:rPr>
        <w:t xml:space="preserve">out </w:t>
      </w:r>
      <w:r w:rsidR="00EC219E">
        <w:rPr>
          <w:lang w:val="en"/>
        </w:rPr>
        <w:t>a</w:t>
      </w:r>
      <w:r w:rsidR="007F1BB4">
        <w:rPr>
          <w:lang w:val="en"/>
        </w:rPr>
        <w:t>s a</w:t>
      </w:r>
      <w:r w:rsidR="00EC219E">
        <w:rPr>
          <w:lang w:val="en"/>
        </w:rPr>
        <w:t xml:space="preserve"> major concern</w:t>
      </w:r>
      <w:r w:rsidR="00DB1945" w:rsidRPr="00DB1945">
        <w:rPr>
          <w:lang w:val="en"/>
        </w:rPr>
        <w:t xml:space="preserve"> globally</w:t>
      </w:r>
      <w:r w:rsidR="00334A45">
        <w:rPr>
          <w:lang w:val="en"/>
        </w:rPr>
        <w:t xml:space="preserve">. </w:t>
      </w:r>
      <w:r w:rsidR="004A198F">
        <w:rPr>
          <w:lang w:val="en"/>
        </w:rPr>
        <w:t xml:space="preserve">In the context of </w:t>
      </w:r>
      <w:r w:rsidR="002C14BB">
        <w:rPr>
          <w:lang w:val="en"/>
        </w:rPr>
        <w:t>this review</w:t>
      </w:r>
      <w:r w:rsidR="00973AF3">
        <w:rPr>
          <w:lang w:val="en"/>
        </w:rPr>
        <w:t>,</w:t>
      </w:r>
      <w:r w:rsidR="002C14BB">
        <w:rPr>
          <w:lang w:val="en"/>
        </w:rPr>
        <w:t xml:space="preserve"> we found that </w:t>
      </w:r>
      <w:r w:rsidR="00A8331D">
        <w:rPr>
          <w:lang w:val="en"/>
        </w:rPr>
        <w:t xml:space="preserve">RPAS for wildlife and habitat monitoring account for </w:t>
      </w:r>
      <w:r w:rsidR="00C908F8">
        <w:rPr>
          <w:lang w:val="en"/>
        </w:rPr>
        <w:t>most</w:t>
      </w:r>
      <w:r w:rsidR="00973AF3">
        <w:rPr>
          <w:lang w:val="en"/>
        </w:rPr>
        <w:t xml:space="preserve"> of studies, while </w:t>
      </w:r>
      <w:r w:rsidR="00566B8F">
        <w:rPr>
          <w:lang w:val="en"/>
        </w:rPr>
        <w:t xml:space="preserve">law enforcement </w:t>
      </w:r>
      <w:r w:rsidR="00F6533C">
        <w:rPr>
          <w:lang w:val="en"/>
        </w:rPr>
        <w:t>has</w:t>
      </w:r>
      <w:r w:rsidR="00665C77">
        <w:rPr>
          <w:lang w:val="en"/>
        </w:rPr>
        <w:t xml:space="preserve"> </w:t>
      </w:r>
      <w:r w:rsidR="007F1BB4" w:rsidRPr="007F1BB4">
        <w:rPr>
          <w:lang w:val="en"/>
        </w:rPr>
        <w:t>ostensibly</w:t>
      </w:r>
      <w:r w:rsidR="007F1BB4">
        <w:rPr>
          <w:lang w:val="en"/>
        </w:rPr>
        <w:t xml:space="preserve"> </w:t>
      </w:r>
      <w:r w:rsidR="003100B3">
        <w:rPr>
          <w:lang w:val="en"/>
        </w:rPr>
        <w:t>receive</w:t>
      </w:r>
      <w:r w:rsidR="002B684C">
        <w:rPr>
          <w:lang w:val="en"/>
        </w:rPr>
        <w:t>d</w:t>
      </w:r>
      <w:r w:rsidR="003100B3">
        <w:rPr>
          <w:lang w:val="en"/>
        </w:rPr>
        <w:t xml:space="preserve"> minor attention from the academia</w:t>
      </w:r>
      <w:r w:rsidR="00973AF3">
        <w:rPr>
          <w:lang w:val="en"/>
        </w:rPr>
        <w:t>,</w:t>
      </w:r>
      <w:r w:rsidR="002C14BB">
        <w:rPr>
          <w:lang w:val="en"/>
        </w:rPr>
        <w:t xml:space="preserve"> despite the relevance</w:t>
      </w:r>
      <w:r w:rsidR="00BA627F">
        <w:rPr>
          <w:lang w:val="en"/>
        </w:rPr>
        <w:t>.</w:t>
      </w:r>
      <w:r w:rsidR="00756B3F">
        <w:rPr>
          <w:lang w:val="en"/>
        </w:rPr>
        <w:t xml:space="preserve"> </w:t>
      </w:r>
      <w:r w:rsidR="00A8331D">
        <w:rPr>
          <w:lang w:val="en"/>
        </w:rPr>
        <w:t>To</w:t>
      </w:r>
      <w:r w:rsidR="00AA4236">
        <w:rPr>
          <w:lang w:val="en"/>
        </w:rPr>
        <w:t xml:space="preserve"> help</w:t>
      </w:r>
      <w:r w:rsidR="00A8331D">
        <w:rPr>
          <w:lang w:val="en"/>
        </w:rPr>
        <w:t xml:space="preserve"> bridge the gap between science and conservation priorities, w</w:t>
      </w:r>
      <w:r w:rsidR="00AD1784">
        <w:rPr>
          <w:lang w:val="en"/>
        </w:rPr>
        <w:t xml:space="preserve">e carried out an extensive literature revision </w:t>
      </w:r>
      <w:r w:rsidR="00AA4236">
        <w:rPr>
          <w:lang w:val="en"/>
        </w:rPr>
        <w:t>aimed at</w:t>
      </w:r>
      <w:r w:rsidR="00D840D2">
        <w:rPr>
          <w:lang w:val="en"/>
        </w:rPr>
        <w:t xml:space="preserve"> </w:t>
      </w:r>
      <w:r w:rsidR="00AB3D96">
        <w:t>shed</w:t>
      </w:r>
      <w:r w:rsidR="00AA4236">
        <w:t>ding</w:t>
      </w:r>
      <w:r w:rsidR="00AB3D96">
        <w:t xml:space="preserve"> light on </w:t>
      </w:r>
      <w:r w:rsidR="003F57D0">
        <w:t xml:space="preserve">how </w:t>
      </w:r>
      <w:r w:rsidR="00053EA2">
        <w:t>effective management</w:t>
      </w:r>
      <w:r w:rsidR="00014AA0">
        <w:t xml:space="preserve"> </w:t>
      </w:r>
      <w:r w:rsidR="003F57D0">
        <w:t>in</w:t>
      </w:r>
      <w:r w:rsidR="00014AA0">
        <w:t xml:space="preserve"> </w:t>
      </w:r>
      <w:r w:rsidR="00275D11">
        <w:t>PAs can benefit from a RPAS perspective</w:t>
      </w:r>
      <w:r w:rsidR="003F57D0">
        <w:t xml:space="preserve">. </w:t>
      </w:r>
      <w:r w:rsidR="00AA4236">
        <w:t>We address</w:t>
      </w:r>
      <w:r w:rsidR="00A524C9">
        <w:t>ed</w:t>
      </w:r>
      <w:r w:rsidR="00AA4236">
        <w:t xml:space="preserve"> this question by </w:t>
      </w:r>
      <w:r w:rsidR="00AA4236" w:rsidRPr="00D12E4E">
        <w:rPr>
          <w:color w:val="000000" w:themeColor="text1"/>
        </w:rPr>
        <w:t>identify</w:t>
      </w:r>
      <w:r w:rsidR="00AA4236">
        <w:rPr>
          <w:color w:val="000000" w:themeColor="text1"/>
        </w:rPr>
        <w:t>ing</w:t>
      </w:r>
      <w:r w:rsidR="00AA4236" w:rsidRPr="00D12E4E">
        <w:rPr>
          <w:color w:val="000000" w:themeColor="text1"/>
        </w:rPr>
        <w:t xml:space="preserve"> </w:t>
      </w:r>
      <w:r w:rsidR="00AA4236">
        <w:rPr>
          <w:color w:val="000000" w:themeColor="text1"/>
        </w:rPr>
        <w:t xml:space="preserve">common </w:t>
      </w:r>
      <w:r w:rsidR="00AA4236" w:rsidRPr="00D12E4E">
        <w:rPr>
          <w:color w:val="000000" w:themeColor="text1"/>
        </w:rPr>
        <w:t>t</w:t>
      </w:r>
      <w:r w:rsidR="00AA4236">
        <w:rPr>
          <w:color w:val="000000" w:themeColor="text1"/>
        </w:rPr>
        <w:t xml:space="preserve">hreats </w:t>
      </w:r>
      <w:r w:rsidR="00A524C9">
        <w:rPr>
          <w:color w:val="000000" w:themeColor="text1"/>
        </w:rPr>
        <w:t>(</w:t>
      </w:r>
      <w:r w:rsidR="00A524C9">
        <w:t>table 1)</w:t>
      </w:r>
      <w:r w:rsidR="00AA4236">
        <w:rPr>
          <w:color w:val="000000" w:themeColor="text1"/>
        </w:rPr>
        <w:t xml:space="preserve"> and </w:t>
      </w:r>
      <w:r w:rsidR="00A524C9">
        <w:rPr>
          <w:color w:val="000000" w:themeColor="text1"/>
        </w:rPr>
        <w:t xml:space="preserve">management indicators in PAs, </w:t>
      </w:r>
      <w:r w:rsidR="001F73C4">
        <w:rPr>
          <w:color w:val="000000" w:themeColor="text1"/>
        </w:rPr>
        <w:t>assuming</w:t>
      </w:r>
      <w:r w:rsidR="00A524C9">
        <w:rPr>
          <w:color w:val="000000" w:themeColor="text1"/>
        </w:rPr>
        <w:t xml:space="preserve">  </w:t>
      </w:r>
      <w:r w:rsidR="00A524C9">
        <w:t xml:space="preserve"> </w:t>
      </w:r>
      <w:r w:rsidR="0028763A">
        <w:t>“</w:t>
      </w:r>
      <w:r w:rsidR="0028763A" w:rsidRPr="00BE1E5B">
        <w:t xml:space="preserve">Management effectiveness evaluation in protected areas – a global </w:t>
      </w:r>
      <w:r w:rsidR="0028763A">
        <w:t xml:space="preserve">study” </w:t>
      </w:r>
      <w:r w:rsidR="0028763A">
        <w:fldChar w:fldCharType="begin" w:fldLock="1"/>
      </w:r>
      <w:r w:rsidR="0028763A">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28763A">
        <w:fldChar w:fldCharType="separate"/>
      </w:r>
      <w:r w:rsidR="0028763A" w:rsidRPr="00C76779">
        <w:rPr>
          <w:noProof/>
        </w:rPr>
        <w:t>(Leverington et al. 2010)</w:t>
      </w:r>
      <w:r w:rsidR="0028763A">
        <w:fldChar w:fldCharType="end"/>
      </w:r>
      <w:r w:rsidR="009E11BB">
        <w:t xml:space="preserve"> </w:t>
      </w:r>
      <w:r w:rsidR="001F73C4">
        <w:t>report as primary</w:t>
      </w:r>
      <w:r w:rsidR="001F73C4" w:rsidRPr="001F73C4">
        <w:t xml:space="preserve"> </w:t>
      </w:r>
      <w:r w:rsidR="001F73C4">
        <w:t>guideline</w:t>
      </w:r>
      <w:r w:rsidR="00AA4236">
        <w:rPr>
          <w:color w:val="000000" w:themeColor="text1"/>
        </w:rPr>
        <w:t xml:space="preserve">. </w:t>
      </w:r>
      <w:r w:rsidR="00EA0299">
        <w:t>Specific examples are provided and</w:t>
      </w:r>
      <w:r w:rsidR="009E11BB">
        <w:t xml:space="preserve"> </w:t>
      </w:r>
      <w:r w:rsidR="003B033F">
        <w:t>plausible</w:t>
      </w:r>
      <w:r w:rsidR="0028763A" w:rsidRPr="00167BF5">
        <w:t xml:space="preserve"> scenarios to help achieve conservation goals i</w:t>
      </w:r>
      <w:r w:rsidR="009E11BB">
        <w:t xml:space="preserve">n PAs are suggested, </w:t>
      </w:r>
      <w:r w:rsidR="0028763A" w:rsidRPr="00167BF5">
        <w:t>highlighting some trends and opportunities that apparently have not yet been adequately exploited.</w:t>
      </w:r>
      <w:r w:rsidR="0028763A">
        <w:t xml:space="preserve"> </w:t>
      </w:r>
    </w:p>
    <w:p w:rsidR="007B5882" w:rsidRDefault="007B5882" w:rsidP="004C18B6">
      <w:pPr>
        <w:pStyle w:val="Paragraph"/>
        <w:ind w:firstLine="720"/>
      </w:pPr>
    </w:p>
    <w:p w:rsidR="004D5E3A" w:rsidRDefault="0052773D" w:rsidP="00E5207C">
      <w:pPr>
        <w:pStyle w:val="Ttulo1"/>
      </w:pPr>
      <w:r w:rsidRPr="00167BF5">
        <w:t>Methods</w:t>
      </w:r>
    </w:p>
    <w:p w:rsidR="004D5E3A" w:rsidRPr="00167BF5" w:rsidRDefault="007C51F5" w:rsidP="001A5D8D">
      <w:pPr>
        <w:pStyle w:val="Paragraph"/>
      </w:pPr>
      <w:r>
        <w:t>A</w:t>
      </w:r>
      <w:r w:rsidR="0052773D" w:rsidRPr="00167BF5">
        <w:t xml:space="preserve"> bibliographical review (see PRISMA Flowchart) of scientific articles, gray </w:t>
      </w:r>
      <w:r w:rsidR="007F476F">
        <w:t>literature, postgraduate theses and</w:t>
      </w:r>
      <w:r w:rsidR="0052773D" w:rsidRPr="00167BF5">
        <w:t xml:space="preserve"> websites was carried out, following a similar line to other related studies</w:t>
      </w:r>
      <w:r w:rsidR="00807609" w:rsidRPr="00167BF5">
        <w:t xml:space="preserve"> </w:t>
      </w:r>
      <w:r w:rsidR="00807609" w:rsidRPr="00167BF5">
        <w:fldChar w:fldCharType="begin" w:fldLock="1"/>
      </w:r>
      <w:r w:rsidR="00E70CF4">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w:instrText>
      </w:r>
      <w:r w:rsidR="00E70CF4" w:rsidRPr="00292FF7">
        <w:rPr>
          <w:lang w:val="es-ES"/>
        </w:rPr>
        <w:instrText>icle" : "", "fami</w:instrText>
      </w:r>
      <w:r w:rsidR="00E70CF4" w:rsidRPr="00747B91">
        <w:rPr>
          <w:lang w:val="es-ES"/>
        </w:rPr>
        <w:instrText>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E70CF4" w:rsidRPr="00E70CF4">
        <w:rPr>
          <w:noProof/>
          <w:lang w:val="es-ES"/>
        </w:rPr>
        <w:t>(Linchant et al. 2015b; Christie et al. 2016; Mulero-Pázmány et al. 2017)</w:t>
      </w:r>
      <w:r w:rsidR="00807609" w:rsidRPr="00167BF5">
        <w:fldChar w:fldCharType="end"/>
      </w:r>
      <w:r w:rsidR="00807609" w:rsidRPr="00167BF5">
        <w:rPr>
          <w:lang w:val="es-ES"/>
        </w:rPr>
        <w:t xml:space="preserve">. </w:t>
      </w:r>
      <w:r w:rsidR="0052773D" w:rsidRPr="00167BF5">
        <w:t>Last reference revised was publish</w:t>
      </w:r>
      <w:r w:rsidR="00472E8E">
        <w:t xml:space="preserve">ed on </w:t>
      </w:r>
      <w:r w:rsidR="00A048FD">
        <w:t>X</w:t>
      </w:r>
      <w:r w:rsidR="00472E8E">
        <w:t>, 2017. The main tool</w:t>
      </w:r>
      <w:r w:rsidR="0052773D" w:rsidRPr="00167BF5">
        <w:t xml:space="preserve"> for selecting bibliography </w:t>
      </w:r>
      <w:r w:rsidR="00472E8E">
        <w:t xml:space="preserve">was </w:t>
      </w:r>
      <w:r w:rsidR="00E65ED9">
        <w:t>Google Sch</w:t>
      </w:r>
      <w:r w:rsidR="00537AD5">
        <w:t>olar.</w:t>
      </w:r>
      <w:r w:rsidR="0052773D" w:rsidRPr="00167BF5">
        <w:t xml:space="preserve"> Key search criteria, primarily in English, </w:t>
      </w:r>
      <w:r w:rsidR="00E44136">
        <w:t>encompass</w:t>
      </w:r>
      <w:r w:rsidR="0052773D" w:rsidRPr="00167BF5">
        <w:t xml:space="preserve"> RPAS in their various meanings and acronyms, reflecting the varied terminology used</w:t>
      </w:r>
      <w:r w:rsidR="00B10B17">
        <w:t xml:space="preserve">. </w:t>
      </w:r>
      <w:r w:rsidR="00A077A2">
        <w:t xml:space="preserve">Keywords </w:t>
      </w:r>
      <w:r w:rsidR="00406BA4">
        <w:t xml:space="preserve">were </w:t>
      </w:r>
      <w:r w:rsidR="00406BA4" w:rsidRPr="00167BF5">
        <w:t>combined</w:t>
      </w:r>
      <w:r w:rsidR="00D004B5">
        <w:t xml:space="preserve"> </w:t>
      </w:r>
      <w:r w:rsidR="0052773D" w:rsidRPr="00167BF5">
        <w:t xml:space="preserve">with terms referring to </w:t>
      </w:r>
      <w:r w:rsidR="00DA60A0">
        <w:t xml:space="preserve">threats </w:t>
      </w:r>
      <w:r w:rsidR="003B124B">
        <w:t xml:space="preserve">and </w:t>
      </w:r>
      <w:r w:rsidR="00DA60A0">
        <w:t xml:space="preserve">common </w:t>
      </w:r>
      <w:r w:rsidR="006062B8">
        <w:t xml:space="preserve">conservation </w:t>
      </w:r>
      <w:r w:rsidR="00DA60A0">
        <w:t>measurements</w:t>
      </w:r>
      <w:r w:rsidR="003B124B">
        <w:t xml:space="preserve"> </w:t>
      </w:r>
      <w:r w:rsidR="00500D42">
        <w:t xml:space="preserve">in </w:t>
      </w:r>
      <w:r w:rsidR="00DA60A0">
        <w:t>PAs</w:t>
      </w:r>
      <w:r w:rsidR="00500D42">
        <w:t xml:space="preserve"> (see table 1)</w:t>
      </w:r>
      <w:r w:rsidR="005A6770">
        <w:t xml:space="preserve"> using logical disjunctions</w:t>
      </w:r>
      <w:r w:rsidR="0052773D" w:rsidRPr="00167BF5">
        <w:t xml:space="preserve">. </w:t>
      </w:r>
      <w:r w:rsidR="009166E3">
        <w:t xml:space="preserve"> </w:t>
      </w:r>
      <w:r w:rsidR="00C71D25">
        <w:t>A total of X search terms and X combinations were applied.</w:t>
      </w:r>
      <w:r w:rsidR="003843D2">
        <w:t xml:space="preserve"> A</w:t>
      </w:r>
      <w:r w:rsidR="003843D2" w:rsidRPr="00C23985">
        <w:t xml:space="preserve"> sweep of bibliographical citations and related articles</w:t>
      </w:r>
      <w:r w:rsidR="003843D2">
        <w:t xml:space="preserve"> was performed and further</w:t>
      </w:r>
      <w:r w:rsidR="007962BD">
        <w:t xml:space="preserve"> complemented with some other recent references found elsewhere (Research Gate,</w:t>
      </w:r>
      <w:r w:rsidR="007962BD" w:rsidRPr="00167BF5">
        <w:t xml:space="preserve"> Mendeley Desktop, </w:t>
      </w:r>
      <w:r w:rsidR="007962BD">
        <w:t xml:space="preserve">Review articles, </w:t>
      </w:r>
      <w:r w:rsidR="007962BD" w:rsidRPr="00167BF5">
        <w:t>Internet search engines</w:t>
      </w:r>
      <w:r w:rsidR="007962BD">
        <w:t>)</w:t>
      </w:r>
      <w:r w:rsidR="007962BD" w:rsidRPr="00167BF5">
        <w:t>.</w:t>
      </w:r>
      <w:r w:rsidR="007962BD">
        <w:t xml:space="preserve"> After removing duplicated</w:t>
      </w:r>
      <w:r w:rsidR="003843D2">
        <w:t xml:space="preserve"> </w:t>
      </w:r>
      <w:r w:rsidR="00671C33">
        <w:t xml:space="preserve">and spurious </w:t>
      </w:r>
      <w:r w:rsidR="003843D2">
        <w:t>results,</w:t>
      </w:r>
      <w:r w:rsidR="007962BD">
        <w:t xml:space="preserve"> more than</w:t>
      </w:r>
      <w:r w:rsidR="00F6778D">
        <w:t xml:space="preserve"> </w:t>
      </w:r>
      <w:r w:rsidR="007962BD">
        <w:t>500</w:t>
      </w:r>
      <w:r w:rsidR="00B661BF">
        <w:t xml:space="preserve"> </w:t>
      </w:r>
      <w:r w:rsidR="007962BD">
        <w:t>articles were</w:t>
      </w:r>
      <w:r w:rsidR="00B661BF">
        <w:t xml:space="preserve"> </w:t>
      </w:r>
      <w:r w:rsidR="003843D2">
        <w:t xml:space="preserve">collected. </w:t>
      </w:r>
      <w:r w:rsidR="0052773D" w:rsidRPr="00167BF5">
        <w:t xml:space="preserve">The </w:t>
      </w:r>
      <w:r w:rsidR="006D60BC">
        <w:t>remaining</w:t>
      </w:r>
      <w:r w:rsidR="0052773D" w:rsidRPr="00167BF5">
        <w:t xml:space="preserve"> publications (x) were </w:t>
      </w:r>
      <w:r w:rsidR="001E06F4">
        <w:t>grouped</w:t>
      </w:r>
      <w:r w:rsidR="0093369B" w:rsidRPr="00167BF5">
        <w:t xml:space="preserve"> according to</w:t>
      </w:r>
      <w:r w:rsidR="001B3D60">
        <w:t xml:space="preserve"> the following</w:t>
      </w:r>
      <w:r w:rsidR="001E06F4">
        <w:t xml:space="preserve"> </w:t>
      </w:r>
      <w:r w:rsidR="00445ED0">
        <w:rPr>
          <w:rStyle w:val="shorttext"/>
          <w:lang w:val="en"/>
        </w:rPr>
        <w:t>interrelated</w:t>
      </w:r>
      <w:r w:rsidR="001B3D60">
        <w:rPr>
          <w:rStyle w:val="shorttext"/>
          <w:lang w:val="en"/>
        </w:rPr>
        <w:t xml:space="preserve"> categories</w:t>
      </w:r>
      <w:r w:rsidR="008369C7">
        <w:t xml:space="preserve">: “wildlife </w:t>
      </w:r>
      <w:r w:rsidR="007F58C2">
        <w:t>research</w:t>
      </w:r>
      <w:r w:rsidR="008369C7">
        <w:t>”</w:t>
      </w:r>
      <w:r w:rsidR="0052773D" w:rsidRPr="00167BF5">
        <w:t xml:space="preserve">, for studies facing alternative </w:t>
      </w:r>
      <w:r w:rsidR="0099443A">
        <w:t xml:space="preserve">fauna </w:t>
      </w:r>
      <w:r w:rsidR="0052773D" w:rsidRPr="00167BF5">
        <w:t xml:space="preserve">population surveys and </w:t>
      </w:r>
      <w:r w:rsidR="00E61110">
        <w:t>tracking methods;</w:t>
      </w:r>
      <w:r w:rsidR="000C6A6B">
        <w:t xml:space="preserve"> “wildlife risk assessment and management”;</w:t>
      </w:r>
      <w:r w:rsidR="00E61110">
        <w:t xml:space="preserve"> </w:t>
      </w:r>
      <w:r w:rsidR="00275D11">
        <w:t xml:space="preserve">broadly </w:t>
      </w:r>
      <w:r w:rsidR="000C6A6B">
        <w:t>focus on measures to mitigate human-wildlife conflicts; “</w:t>
      </w:r>
      <w:r w:rsidR="0052773D" w:rsidRPr="00167BF5">
        <w:t>terrestrial and aqua</w:t>
      </w:r>
      <w:r w:rsidR="00C6632B">
        <w:t>tic ecosystems</w:t>
      </w:r>
      <w:r w:rsidR="007335C3">
        <w:t xml:space="preserve"> monitoring</w:t>
      </w:r>
      <w:r w:rsidR="00C6632B">
        <w:t xml:space="preserve">", </w:t>
      </w:r>
      <w:r w:rsidR="00D279BA">
        <w:t>with regards to</w:t>
      </w:r>
      <w:r w:rsidR="00C6632B">
        <w:t xml:space="preserve"> </w:t>
      </w:r>
      <w:r w:rsidR="00D279BA">
        <w:t xml:space="preserve">applications for the study </w:t>
      </w:r>
      <w:r w:rsidR="00EA1319">
        <w:t xml:space="preserve">and mapping </w:t>
      </w:r>
      <w:r w:rsidR="00D279BA">
        <w:t xml:space="preserve">of natural </w:t>
      </w:r>
      <w:r w:rsidR="0052773D" w:rsidRPr="00167BF5">
        <w:t>habitat</w:t>
      </w:r>
      <w:r w:rsidR="00D279BA">
        <w:t>s</w:t>
      </w:r>
      <w:r w:rsidR="0052773D" w:rsidRPr="00167BF5">
        <w:t>;</w:t>
      </w:r>
      <w:r w:rsidR="008369C7">
        <w:t xml:space="preserve">  “Law enforcement”</w:t>
      </w:r>
      <w:r w:rsidR="0052773D" w:rsidRPr="00167BF5">
        <w:t xml:space="preserve"> encompasses p</w:t>
      </w:r>
      <w:r w:rsidR="000620C1">
        <w:t xml:space="preserve">oaching, illegal logging and other illicit </w:t>
      </w:r>
      <w:r w:rsidR="00E44136">
        <w:t>activities</w:t>
      </w:r>
      <w:r w:rsidR="00121497">
        <w:t xml:space="preserve"> surveillance</w:t>
      </w:r>
      <w:r w:rsidR="00E44136">
        <w:t>; "E</w:t>
      </w:r>
      <w:r w:rsidR="0052773D" w:rsidRPr="00167BF5">
        <w:t xml:space="preserve">cotourism" </w:t>
      </w:r>
      <w:r w:rsidR="000C11F3">
        <w:t xml:space="preserve">is restricted </w:t>
      </w:r>
      <w:r w:rsidR="0052773D" w:rsidRPr="00167BF5">
        <w:t>to recreational activ</w:t>
      </w:r>
      <w:r w:rsidR="008369C7">
        <w:t>ities and visitors management; “</w:t>
      </w:r>
      <w:r w:rsidR="001F1801">
        <w:t xml:space="preserve">Environmental </w:t>
      </w:r>
      <w:r w:rsidR="0052773D" w:rsidRPr="00167BF5">
        <w:t xml:space="preserve"> </w:t>
      </w:r>
      <w:r w:rsidR="001F1801">
        <w:t>management</w:t>
      </w:r>
      <w:r w:rsidR="0052773D" w:rsidRPr="00167BF5">
        <w:t xml:space="preserve"> and </w:t>
      </w:r>
      <w:r w:rsidR="00483238">
        <w:t>emergency response</w:t>
      </w:r>
      <w:r w:rsidR="0052773D" w:rsidRPr="00167BF5">
        <w:t xml:space="preserve">" </w:t>
      </w:r>
      <w:r w:rsidR="00EB4AB8">
        <w:t>s</w:t>
      </w:r>
      <w:r w:rsidR="00D71D0C" w:rsidRPr="00167BF5">
        <w:t xml:space="preserve">pan </w:t>
      </w:r>
      <w:r w:rsidR="005356FE">
        <w:t xml:space="preserve">from </w:t>
      </w:r>
      <w:r w:rsidR="00A0154E">
        <w:t xml:space="preserve">environmental </w:t>
      </w:r>
      <w:r w:rsidR="00A0154E" w:rsidRPr="00A0154E">
        <w:t>assessment, planning, monitoring and evaluation</w:t>
      </w:r>
      <w:r w:rsidR="00F341B9">
        <w:t xml:space="preserve">, response to natural and man-made </w:t>
      </w:r>
      <w:r w:rsidR="0052773D" w:rsidRPr="00167BF5">
        <w:t>disaster</w:t>
      </w:r>
      <w:r w:rsidR="00F341B9">
        <w:t>s</w:t>
      </w:r>
      <w:r w:rsidR="0052773D" w:rsidRPr="00167BF5">
        <w:t xml:space="preserve"> </w:t>
      </w:r>
      <w:r w:rsidR="000C57AC">
        <w:t>to</w:t>
      </w:r>
      <w:r w:rsidR="000C11F3">
        <w:t xml:space="preserve"> search and rescue activities</w:t>
      </w:r>
      <w:r w:rsidR="00483238">
        <w:t xml:space="preserve">. </w:t>
      </w:r>
      <w:r w:rsidR="00DA60A0">
        <w:lastRenderedPageBreak/>
        <w:t>C</w:t>
      </w:r>
      <w:r w:rsidR="00483238">
        <w:t xml:space="preserve">ommon </w:t>
      </w:r>
      <w:r w:rsidR="00DA60A0">
        <w:t xml:space="preserve">challenges </w:t>
      </w:r>
      <w:r w:rsidR="00483238">
        <w:t>to above categories are summarize within l</w:t>
      </w:r>
      <w:r w:rsidR="009F5473">
        <w:t>egal</w:t>
      </w:r>
      <w:r w:rsidR="00483238">
        <w:t xml:space="preserve"> constraints and </w:t>
      </w:r>
      <w:r w:rsidR="00445ED0">
        <w:t>concerns</w:t>
      </w:r>
      <w:r w:rsidR="009F5473" w:rsidRPr="00167BF5">
        <w:t xml:space="preserve"> to minimize impact on </w:t>
      </w:r>
      <w:r w:rsidR="00F341B9">
        <w:t>wildlife / ecosystems</w:t>
      </w:r>
      <w:r w:rsidR="00483238">
        <w:t xml:space="preserve">, </w:t>
      </w:r>
      <w:r w:rsidR="00445ED0">
        <w:t>but also</w:t>
      </w:r>
      <w:r w:rsidR="00483238">
        <w:t xml:space="preserve"> opera</w:t>
      </w:r>
      <w:r w:rsidR="009C1364">
        <w:t xml:space="preserve">tional costs and technological </w:t>
      </w:r>
      <w:r w:rsidR="00D279BA">
        <w:t>issues</w:t>
      </w:r>
      <w:r w:rsidR="009F5473" w:rsidRPr="00167BF5">
        <w:t xml:space="preserve">, </w:t>
      </w:r>
      <w:r w:rsidR="00483238">
        <w:t xml:space="preserve">since all </w:t>
      </w:r>
      <w:r w:rsidR="009F5473" w:rsidRPr="00167BF5">
        <w:t>shape the feasibility of RPAS to approach conservation and environmental issues.</w:t>
      </w:r>
      <w:r w:rsidR="009F5473">
        <w:t xml:space="preserve"> </w:t>
      </w:r>
      <w:r w:rsidR="00844CB9">
        <w:t xml:space="preserve">Recent and representative examples </w:t>
      </w:r>
      <w:r w:rsidR="00E65762">
        <w:t xml:space="preserve">in PAs </w:t>
      </w:r>
      <w:r w:rsidR="00844CB9">
        <w:t>are</w:t>
      </w:r>
      <w:r w:rsidR="00844CB9" w:rsidRPr="00167BF5">
        <w:t xml:space="preserve"> presented in tabular format</w:t>
      </w:r>
      <w:r w:rsidR="00844CB9">
        <w:t xml:space="preserve"> (see table 2)</w:t>
      </w:r>
      <w:r w:rsidR="00844CB9" w:rsidRPr="00167BF5">
        <w:t xml:space="preserve">, identifying where the study was conducted, the expected accomplishments and technical specifications of the aerial platform. </w:t>
      </w:r>
    </w:p>
    <w:p w:rsidR="00790D2B" w:rsidRPr="0086433B" w:rsidRDefault="0052773D" w:rsidP="0086433B">
      <w:pPr>
        <w:pStyle w:val="Ttulo1"/>
        <w:rPr>
          <w:rFonts w:cs="Times New Roman"/>
        </w:rPr>
      </w:pPr>
      <w:bookmarkStart w:id="3" w:name="results"/>
      <w:bookmarkEnd w:id="3"/>
      <w:r w:rsidRPr="00167BF5">
        <w:rPr>
          <w:rFonts w:cs="Times New Roman"/>
        </w:rPr>
        <w:t>Results</w:t>
      </w:r>
      <w:r w:rsidR="005E18A0">
        <w:t xml:space="preserve"> and discussion</w:t>
      </w:r>
    </w:p>
    <w:p w:rsidR="004D5E3A" w:rsidRPr="00167BF5" w:rsidRDefault="0052773D" w:rsidP="00253C80">
      <w:pPr>
        <w:pStyle w:val="Ttulo2"/>
      </w:pPr>
      <w:bookmarkStart w:id="4" w:name="wildlife-monitoring-and-management"/>
      <w:bookmarkEnd w:id="4"/>
      <w:r w:rsidRPr="00167BF5">
        <w:t xml:space="preserve">Wildlife </w:t>
      </w:r>
      <w:r w:rsidR="00F525C0">
        <w:t>research</w:t>
      </w:r>
      <w:r w:rsidRPr="00167BF5">
        <w:t xml:space="preserve"> </w:t>
      </w:r>
    </w:p>
    <w:p w:rsidR="008369C7" w:rsidRDefault="005E18A0" w:rsidP="00F02B07">
      <w:pPr>
        <w:pStyle w:val="Paragraph"/>
      </w:pPr>
      <w:bookmarkStart w:id="5" w:name="_Hlk496823909"/>
      <w:r w:rsidRPr="00167BF5">
        <w:t xml:space="preserve">RPAS </w:t>
      </w:r>
      <w:r w:rsidR="00E82E4C">
        <w:t xml:space="preserve">have mostly been applied for </w:t>
      </w:r>
      <w:r w:rsidR="002913AD">
        <w:t xml:space="preserve">abundance and distribution studies targeting </w:t>
      </w:r>
      <w:r w:rsidR="0052773D" w:rsidRPr="00167BF5">
        <w:t>large and medium size terrestrial mammals</w:t>
      </w:r>
      <w:r w:rsidR="001F1801">
        <w:t xml:space="preserve"> </w:t>
      </w:r>
      <w:r w:rsidR="00807609" w:rsidRPr="00167BF5">
        <w:fldChar w:fldCharType="begin" w:fldLock="1"/>
      </w:r>
      <w:r w:rsidR="003E6C3A">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3",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3",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id" : "ITEM-4",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4", "issue" : "1", "issued" : { "date-parts" : [ [ "2016" ] ] }, "page" : "181-191", "title" : "Visible and thermal infrared remote sensing for the detection of white-tailed deer using an unmanned aerial system", "type" : "article-journal", "volume" : "40" }, "uris" : [ "http://www.mendeley.com/documents/?uuid=09cff89c-35e8-435c-afb6-9b007b47ac89" ] } ], "mendeley" : { "formattedCitation" : "(Jain 2013; Barasona et al. 2014; Stark et al. 2017; Chr\u00e9tien, Th\u00e9au, and M\u00e9nard 2016)", "plainTextFormattedCitation" : "(Jain 2013; Barasona et al. 2014; Stark et al. 2017; Chr\u00e9tien, Th\u00e9au, and M\u00e9nard 2016)", "previouslyFormattedCitation" : "(Jain 2013; Barasona et al. 2014; Stark et al. 2017; Chr\u00e9tien, Th\u00e9au, and M\u00e9nard 2016)"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3E6C3A" w:rsidRPr="003E6C3A">
        <w:rPr>
          <w:noProof/>
        </w:rPr>
        <w:t>(Jain 2013; Barasona et al. 2014; Stark et al. 2017; Chrétien, Théau, and Ménard 2016)</w:t>
      </w:r>
      <w:r w:rsidR="00807609" w:rsidRPr="00167BF5">
        <w:fldChar w:fldCharType="end"/>
      </w:r>
      <w:r w:rsidR="00807609" w:rsidRPr="00167BF5">
        <w:t xml:space="preserve">, </w:t>
      </w:r>
      <w:r w:rsidR="0052773D" w:rsidRPr="00167BF5">
        <w:t>birds</w:t>
      </w:r>
      <w:r w:rsidR="00807609" w:rsidRPr="00167BF5">
        <w:t xml:space="preserve"> </w:t>
      </w:r>
      <w:r w:rsidR="00807609" w:rsidRPr="00167BF5">
        <w:fldChar w:fldCharType="begin" w:fldLock="1"/>
      </w:r>
      <w:r w:rsidR="00B95442">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id" : "ITEM-6", "itemData" : { "DOI" : "10.1139/juvs-2015-0006", "ISBN" : "2291-3467", "ISSN" : "2291-3467", "abstract" : "Penguins, and many other seabirds, often nest in the open in large colonies, and so are amenable to aerial survey. UAVs offer a flexible and inexpensive method of achieving this but, to date, few published examples are available. We present a protocol for acquiring aerial images of penguin colonies using UAVs and describe simple, open-source tools for processing these into counts. Our approach is demonstrated using a case study for a penguin colony in the Falkland Islands. We discuss the advantages and limitations of UAVs for penguin surveys and make recommendations for their wider application.", "author" : [ { "dropping-particle" : "", "family" : "Ratcliffe", "given" : "Norman", "non-dropping-particle" : "", "parse-names" : false, "suffix" : "" }, { "dropping-particle" : "", "family" : "Guihen", "given" : "Damien", "non-dropping-particle" : "", "parse-names" : false, "suffix" : "" }, { "dropping-particle" : "", "family" : "Robst", "given" : "Jeremy", "non-dropping-particle" : "", "parse-names" : false, "suffix" : "" }, { "dropping-particle" : "", "family" : "Crofts", "given" : "Sarah", "non-dropping-particle" : "", "parse-names" : false, "suffix" : "" }, { "dropping-particle" : "", "family" : "Stanworth", "given" : "Andrew", "non-dropping-particle" : "", "parse-names" : false, "suffix" : "" }, { "dropping-particle" : "", "family" : "Enderlein", "given" : "Peter", "non-dropping-particle" : "", "parse-names" : false, "suffix" : "" } ], "container-title" : "Journal of Unmanned Vehicle Systems", "id" : "ITEM-6", "issue" : "3", "issued" : { "date-parts" : [ [ "2015" ] ] }, "page" : "95-101", "title" : "A protocol for the aerial survey of penguin colonies using UAVs", "type" : "article-journal", "volume" : "3" }, "uris" : [ "http://www.mendeley.com/documents/?uuid=2767fb39-4581-4cce-bf17-eb43c9c97a37" ] } ], "mendeley" : { "formattedCitation" : "(A. M. Wilson, Barr, and Zagorski 2017; J. C. Hodgson et al. 2016; Christie et al. 2016; Sard\u00e0-Palomera et al. 2012; Chabot and Bird 2012; Ratcliffe et al. 2015)", "plainTextFormattedCitation" : "(A. M. Wilson, Barr, and Zagorski 2017; J. C. Hodgson et al. 2016; Christie et al. 2016; Sard\u00e0-Palomera et al. 2012; Chabot and Bird 2012; Ratcliffe et al. 2015)", "previouslyFormattedCitation" : "(A. M. Wilson, Barr, and Zagorski 2017; J. C. Hodgson et al. 2016; Christie et al. 2016; Sard\u00e0-Palomera et al. 2012; Chabot and Bird 2012; Ratcliffe et al. 2015)"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B95442" w:rsidRPr="00B95442">
        <w:rPr>
          <w:noProof/>
        </w:rPr>
        <w:t>(A. M. Wilson, Barr, and Zagorski 2017; J. C. Hodgson et al. 2016; Christie et al. 2016; Sardà-Palomera et al. 2012; Chabot and Bird 2012; Ratcliffe et al. 2015)</w:t>
      </w:r>
      <w:r w:rsidR="00807609" w:rsidRPr="00167BF5">
        <w:fldChar w:fldCharType="end"/>
      </w:r>
      <w:r w:rsidR="001E6F0B">
        <w:t xml:space="preserve"> </w:t>
      </w:r>
      <w:r w:rsidR="00E82E4C">
        <w:t xml:space="preserve">, </w:t>
      </w:r>
      <w:r w:rsidR="00E2072E">
        <w:t xml:space="preserve">fishes </w:t>
      </w:r>
      <w:r w:rsidR="00E2072E">
        <w:fldChar w:fldCharType="begin" w:fldLock="1"/>
      </w:r>
      <w:r w:rsidR="00A41CF9">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 : "November", "issued" : { "date-parts" : [ [ "2016" ] ] }, "page" : "237-242", "title" : "Using unmanned aerial vehicles (UAVs) to investigate shark and ray densities in a shallow coral lagoon", "type" : "article-journal", "volume" : "560" }, "uris" : [ "http://www.mendeley.com/documents/?uuid=0bb6f111-d945-4567-a323-7e52f17b5742" ] } ], "mendeley" : { "formattedCitation" : "(Groves et al. 2016; Kiszka et al. 2016a)", "manualFormatting" : "(Groves et al. 2016; Kiszka et al. 2016)", "plainTextFormattedCitation" : "(Groves et al. 2016; Kiszka et al. 2016a)", "previouslyFormattedCitation" : "(Groves et al. 2016; Kiszka et al. 2016a)" }, "properties" : { "noteIndex" : 5 }, "schema" : "https://github.com/citation-style-language/schema/raw/master/csl-citation.json" }</w:instrText>
      </w:r>
      <w:r w:rsidR="00E2072E">
        <w:fldChar w:fldCharType="separate"/>
      </w:r>
      <w:r w:rsidR="008D7CE6" w:rsidRPr="008D7CE6">
        <w:rPr>
          <w:noProof/>
        </w:rPr>
        <w:t xml:space="preserve">(Groves </w:t>
      </w:r>
      <w:r w:rsidR="00A41CF9">
        <w:rPr>
          <w:noProof/>
        </w:rPr>
        <w:t>et al. 2016; Kiszka et al. 2016</w:t>
      </w:r>
      <w:r w:rsidR="008D7CE6" w:rsidRPr="008D7CE6">
        <w:rPr>
          <w:noProof/>
        </w:rPr>
        <w:t>)</w:t>
      </w:r>
      <w:r w:rsidR="00E2072E">
        <w:fldChar w:fldCharType="end"/>
      </w:r>
      <w:r w:rsidR="00E2072E">
        <w:t xml:space="preserve">, </w:t>
      </w:r>
      <w:r w:rsidR="0052773D" w:rsidRPr="00167BF5">
        <w:t>species relying on coastal and marine ecosystems</w:t>
      </w:r>
      <w:r w:rsidR="00896671" w:rsidRPr="00167BF5">
        <w:t xml:space="preserve"> </w:t>
      </w:r>
      <w:r w:rsidR="0052773D" w:rsidRPr="00167BF5">
        <w:t xml:space="preserve"> </w:t>
      </w:r>
      <w:r w:rsidR="000C0CBD" w:rsidRPr="00167BF5">
        <w:fldChar w:fldCharType="begin" w:fldLock="1"/>
      </w:r>
      <w:r w:rsidR="00D24D46">
        <w:instrText>ADDIN CSL_CITATION { "citationID" : "9Ao9i531", "citationItems" : [ { "id" : "ITEM-1", "itemData" : { "DOI" : "10.1093/icesjms/fsx100", "ISSN" : "1054-3139",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container-title" : "ICES Journal of Marine Science", "id" : "ITEM-1", "issued" : { "date-parts" : [ [ "2017" ] ] }, "title" :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A. Hodgson, Peel, and Kelly 2017; W. R. Koski et al. 2015; Dulava, Bean, and Richmond 2015; Durban et al. 2015; W. R. Koski et al. 2009)", "plainTextFormattedCitation" : "(Colefax, Butcher, and Kelaher 2017; A. Hodgson, Peel, and Kelly 2017; W. R. Koski et al. 2015; Dulava, Bean, and Richmond 2015; Durban et al. 2015; W. R. Koski et al. 2009)", "previouslyFormattedCitation" : "(Colefax, Butcher, and Kelaher 2017; A. Hodgson, Peel, and Kelly 2017; W. R. Koski et al. 2015; Dulava, Bean, and Richmond 2015; Durban et al. 2015; W. R.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EA2008" w:rsidRPr="00EA2008">
        <w:rPr>
          <w:noProof/>
        </w:rPr>
        <w:t>(Colefax, Butcher, and Kelaher 2017; A. Hodgson, Peel, and Kelly 2017; W. R. Koski et al. 2015; Dulava, Bean, and Richmond 2015; Durban et al. 2015; W. R. Koski et al. 2009)</w:t>
      </w:r>
      <w:r w:rsidR="000C0CBD" w:rsidRPr="00167BF5">
        <w:fldChar w:fldCharType="end"/>
      </w:r>
      <w:r w:rsidR="008D7CE6">
        <w:t xml:space="preserve">. </w:t>
      </w:r>
      <w:r w:rsidR="00E82E4C">
        <w:t xml:space="preserve"> </w:t>
      </w:r>
      <w:r w:rsidR="002913AD">
        <w:t>but also to</w:t>
      </w:r>
      <w:r w:rsidR="00E82E4C">
        <w:t xml:space="preserve"> inspect</w:t>
      </w:r>
      <w:r w:rsidR="0052773D" w:rsidRPr="00167BF5">
        <w:t xml:space="preserve"> breeding and nesting areas at inaccessible sites </w:t>
      </w:r>
      <w:r w:rsidR="000C0CBD" w:rsidRPr="00167BF5">
        <w:fldChar w:fldCharType="begin" w:fldLock="1"/>
      </w:r>
      <w:r w:rsidR="000261A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0052773D" w:rsidRPr="00167BF5">
        <w:t xml:space="preserve"> or as a complement for wildlife telemetry tracking methods</w:t>
      </w:r>
      <w:r w:rsidR="00A500D3" w:rsidRPr="00167BF5">
        <w:t xml:space="preserve"> </w:t>
      </w:r>
      <w:r w:rsidR="0052773D" w:rsidRPr="00167BF5">
        <w:t xml:space="preserve"> </w:t>
      </w:r>
      <w:r w:rsidR="00A500D3" w:rsidRPr="00167BF5">
        <w:fldChar w:fldCharType="begin" w:fldLock="1"/>
      </w:r>
      <w:r w:rsidR="00D24D46">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ISSN" : "16972473", "author" : [ { "dropping-particle" : "", "family" : "Ord\u00f3\u00f1ez-Delgado", "given" : "Leonardo", "non-dropping-particle" : "", "parse-names" : false, "suffix" : "" }, { "dropping-particle" : "", "family" : "Tom\u00e1s", "given" : "Gustavo", "non-dropping-particle" : "", "parse-names" : false, "suffix" : "" }, { "dropping-particle" : "", "family" : "Armijos-Ojeda", "given" : "Diego", "non-dropping-particle" : "", "parse-names" : false, "suffix" : "" }, { "dropping-particle" : "", "family" : "Jara-Guerrero", "given" : "Andrea", "non-dropping-particle" : "", "parse-names" : false, "suffix" : "" }, { "dropping-particle" : "", "family" : "Cisneros", "given" : "Rodrigo", "non-dropping-particle" : "", "parse-names" : false, "suffix" : "" }, { "dropping-particle" : "", "family" : "Espinosa", "given" : "Carlos Iv\u00e1n", "non-dropping-particle" : "", "parse-names" : false, "suffix" : "" } ], "container-title" : "Ecosistemas", "id" : "ITEM-6", "issue" : "2", "issued" : { "date-parts" : [ [ "2016" ] ] }, "page" : "13-23", "title" : "New contributions to the knowledge of birds in Tumbesian region; conservation implications of the Dry Forest Biosphere Reserve, Zapotillo, Ecuador", "type" : "article-journal", "volume" : "25"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id" : "ITEM-8",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8", "issued" : { "date-parts" : [ [ "2016" ] ] }, "page" : "1-12", "title" : "Internet of Things Applications: Animal Monitoring with Unmanned Aerial Vehicle", "type" : "article-journal" }, "uris" : [ "http://www.mendeley.com/documents/?uuid=0884688e-3d62-4cc3-bb63-34142a00ac3c" ] } ], "mendeley" : { "formattedCitation" : "(Christie et al. 2016; Bayram et al. 2016; Mulero-P\u00e1zm\u00e1ny et al. 2015; K\u00f6rner et al. 2010; Cliff et al. 2015; Ord\u00f3\u00f1ez-Delgado et al. 2016; Soriano, Caballero, and Ollero 2009; Xu et al. 2016)", "plainTextFormattedCitation" : "(Christie et al. 2016; Bayram et al. 2016; Mulero-P\u00e1zm\u00e1ny et al. 2015; K\u00f6rner et al. 2010; Cliff et al. 2015; Ord\u00f3\u00f1ez-Delgado et al. 2016; Soriano, Caballero, and Ollero 2009; Xu et al. 2016)", "previouslyFormattedCitation" : "(Christie et al. 2016; Bayram et al. 2016; Mulero-P\u00e1zm\u00e1ny et al. 2015; K\u00f6rner et al. 2010; Cliff et al. 2015; Ord\u00f3\u00f1ez-Delgado et al. 2016; Soriano, Caballero, and Ollero 2009; Xu et al. 2016)"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EA2008" w:rsidRPr="00EA2008">
        <w:rPr>
          <w:noProof/>
          <w:lang w:val="es-ES"/>
        </w:rPr>
        <w:t>(Christie et al. 2016; Bayram et al. 2016; Mulero-Pázmány et al. 2015; Körner et al. 2010; Cliff et al. 2015; Ordóñez-Delgado et al. 2016; Soriano, Caballero, and Ollero 2009; Xu et al. 2016)</w:t>
      </w:r>
      <w:r w:rsidR="00A500D3" w:rsidRPr="00167BF5">
        <w:fldChar w:fldCharType="end"/>
      </w:r>
      <w:r w:rsidR="0048710F">
        <w:rPr>
          <w:lang w:val="es-ES"/>
        </w:rPr>
        <w:t xml:space="preserve">. </w:t>
      </w:r>
      <w:r w:rsidR="00694DE8">
        <w:t>S</w:t>
      </w:r>
      <w:r w:rsidR="00694DE8" w:rsidRPr="00694DE8">
        <w:t>umming up</w:t>
      </w:r>
      <w:r w:rsidR="00105FBB">
        <w:t>, authors</w:t>
      </w:r>
      <w:r w:rsidR="00DA0679">
        <w:t xml:space="preserve"> mostly</w:t>
      </w:r>
      <w:r w:rsidR="008A7678">
        <w:t xml:space="preserve"> coincide o</w:t>
      </w:r>
      <w:r w:rsidR="00105FBB">
        <w:t xml:space="preserve">n the </w:t>
      </w:r>
      <w:r w:rsidR="008A7678">
        <w:t>broad</w:t>
      </w:r>
      <w:r w:rsidR="00105FBB">
        <w:t xml:space="preserve"> potential of </w:t>
      </w:r>
      <w:r w:rsidR="00105FBB" w:rsidRPr="00167BF5">
        <w:t>RPAS</w:t>
      </w:r>
      <w:r w:rsidR="00105FBB">
        <w:t xml:space="preserve"> to complement </w:t>
      </w:r>
      <w:r w:rsidR="00756B3F">
        <w:t>surveys</w:t>
      </w:r>
      <w:r w:rsidRPr="00167BF5">
        <w:t xml:space="preserve">, </w:t>
      </w:r>
      <w:r w:rsidR="00694DE8">
        <w:t>traditionally</w:t>
      </w:r>
      <w:r w:rsidRPr="00167BF5">
        <w:t xml:space="preserve"> carried out by</w:t>
      </w:r>
      <w:r>
        <w:t xml:space="preserve"> ground-based </w:t>
      </w:r>
      <w:r>
        <w:lastRenderedPageBreak/>
        <w:t>crews</w:t>
      </w:r>
      <w:r w:rsidRPr="00167BF5">
        <w:t>, terrestrial vehicles</w:t>
      </w:r>
      <w:r>
        <w:t>, manned aircrafts</w:t>
      </w:r>
      <w:r w:rsidRPr="00167BF5">
        <w:t xml:space="preserve"> or </w:t>
      </w:r>
      <w:r>
        <w:t>vessels</w:t>
      </w:r>
      <w:r w:rsidR="00105FBB">
        <w:t>.</w:t>
      </w:r>
      <w:r w:rsidRPr="00167BF5">
        <w:t xml:space="preserve"> As becoming easier to operate, there are sufficient grounds to </w:t>
      </w:r>
      <w:r>
        <w:t xml:space="preserve">instruct </w:t>
      </w:r>
      <w:r w:rsidR="00694DE8">
        <w:t>rangers o</w:t>
      </w:r>
      <w:r w:rsidRPr="00167BF5">
        <w:t xml:space="preserve">n the use of RPAS, </w:t>
      </w:r>
      <w:r w:rsidR="00694DE8">
        <w:t>who</w:t>
      </w:r>
      <w:r w:rsidRPr="00167BF5">
        <w:t xml:space="preserve"> are </w:t>
      </w:r>
      <w:r>
        <w:t xml:space="preserve">often subject </w:t>
      </w:r>
      <w:r w:rsidRPr="00167BF5">
        <w:t>to time-consuming and often dangerous raids</w:t>
      </w:r>
      <w:r w:rsidR="00C173D1">
        <w:t xml:space="preserve">. </w:t>
      </w:r>
      <w:r w:rsidR="00992C01">
        <w:rPr>
          <w:rStyle w:val="shorttext"/>
          <w:lang w:val="en"/>
        </w:rPr>
        <w:t>I</w:t>
      </w:r>
      <w:r w:rsidR="00F02B07">
        <w:rPr>
          <w:rStyle w:val="shorttext"/>
          <w:lang w:val="en"/>
        </w:rPr>
        <w:t>f appropriate safety measures are taken</w:t>
      </w:r>
      <w:r w:rsidR="00527114">
        <w:t xml:space="preserve">, </w:t>
      </w:r>
      <w:r>
        <w:t>RPAS</w:t>
      </w:r>
      <w:r w:rsidRPr="00167BF5">
        <w:t xml:space="preserve"> might be considered </w:t>
      </w:r>
      <w:r w:rsidR="00F14D8C">
        <w:t xml:space="preserve">a </w:t>
      </w:r>
      <w:r w:rsidR="00527114">
        <w:t xml:space="preserve">less </w:t>
      </w:r>
      <w:r w:rsidRPr="00167BF5">
        <w:t>invasive</w:t>
      </w:r>
      <w:r w:rsidR="00F02B07">
        <w:t>, nonhazardous</w:t>
      </w:r>
      <w:r w:rsidRPr="00167BF5">
        <w:t xml:space="preserve"> and reliable monitoring technique </w:t>
      </w:r>
      <w:r w:rsidRPr="00167BF5">
        <w:fldChar w:fldCharType="begin" w:fldLock="1"/>
      </w:r>
      <w:r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Pr="00167BF5">
        <w:fldChar w:fldCharType="separate"/>
      </w:r>
      <w:r w:rsidRPr="00167BF5">
        <w:rPr>
          <w:noProof/>
        </w:rPr>
        <w:t>(Jewell 2013)</w:t>
      </w:r>
      <w:r w:rsidRPr="00167BF5">
        <w:fldChar w:fldCharType="end"/>
      </w:r>
      <w:r w:rsidR="00DD7C84">
        <w:t xml:space="preserve"> </w:t>
      </w:r>
      <w:r w:rsidR="00657593">
        <w:t>compared with</w:t>
      </w:r>
      <w:r w:rsidR="00CB6C12">
        <w:t xml:space="preserve"> other methodologies requiring approaching, </w:t>
      </w:r>
      <w:r w:rsidR="008C3280">
        <w:t>capturing and</w:t>
      </w:r>
      <w:r w:rsidR="00CB6C12">
        <w:t xml:space="preserve"> indirectly disturbing wildlife</w:t>
      </w:r>
      <w:r w:rsidRPr="00167BF5">
        <w:t xml:space="preserve">. </w:t>
      </w:r>
    </w:p>
    <w:bookmarkEnd w:id="5"/>
    <w:p w:rsidR="008369C7" w:rsidRPr="00167BF5" w:rsidRDefault="008369C7" w:rsidP="008369C7">
      <w:pPr>
        <w:pStyle w:val="Ttulo2"/>
        <w:rPr>
          <w:rFonts w:cs="Times New Roman"/>
        </w:rPr>
      </w:pPr>
      <w:r>
        <w:rPr>
          <w:rFonts w:cs="Times New Roman"/>
        </w:rPr>
        <w:t xml:space="preserve">Wildlife </w:t>
      </w:r>
      <w:r w:rsidRPr="00167BF5">
        <w:rPr>
          <w:rFonts w:cs="Times New Roman"/>
        </w:rPr>
        <w:t>risk assessment</w:t>
      </w:r>
      <w:r>
        <w:rPr>
          <w:rFonts w:cs="Times New Roman"/>
        </w:rPr>
        <w:t xml:space="preserve"> </w:t>
      </w:r>
      <w:r w:rsidRPr="008369C7">
        <w:t>and Management</w:t>
      </w:r>
    </w:p>
    <w:p w:rsidR="008369C7" w:rsidRPr="00E65762" w:rsidRDefault="008369C7" w:rsidP="008369C7">
      <w:pPr>
        <w:pStyle w:val="Paragraph"/>
        <w:rPr>
          <w:lang w:val="en"/>
        </w:rPr>
      </w:pPr>
      <w:r>
        <w:t xml:space="preserve">RPAS constitute an </w:t>
      </w:r>
      <w:r w:rsidRPr="00CA2A6F">
        <w:t xml:space="preserve">attainable </w:t>
      </w:r>
      <w:r>
        <w:t>low-cost alternative</w:t>
      </w:r>
      <w:r w:rsidRPr="00167BF5">
        <w:t xml:space="preserve"> to</w:t>
      </w:r>
      <w:r>
        <w:t xml:space="preserve"> manually inspecting hazardous facilities and detecting ground nest or vulnerable species at agricultural fields where mechanical harvesting pose risk of death </w:t>
      </w:r>
      <w:r>
        <w:fldChar w:fldCharType="begin" w:fldLock="1"/>
      </w:r>
      <w:r w:rsidR="008D7CE6">
        <w:instrText>ADDIN CSL_CITATION {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id" : "ITEM-3",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3", "issue" : "8", "issued" : { "date-parts" : [ [ "2014" ] ] }, "page" : "13778-13793", "title" : "Automated detection and recognition of wildlife using thermal cameras", "type" : "article-journal", "volume" : "14" }, "uris" : [ "http://www.mendeley.com/documents/?uuid=3f6c4591-4eb8-46b9-bae1-f71385a1da40" ] }, { "id" : "ITEM-4", "itemData" : { "author" : [ { "dropping-particle" : "", "family" : "Israel", "given" : "Martin", "non-dropping-particle" : "", "parse-names" : false, "suffix" : "" }, { "dropping-particle" : "", "family" : "Reinhard", "given" : "Aline", "non-dropping-particle" : "", "parse-names" : false, "suffix" : "" } ], "container-title" : "Unmanned Aircraft Systems (ICUAS), 2017 International Conference on", "id" : "ITEM-4", "issued" : { "date-parts" : [ [ "2017" ] ] }, "page" : "1199-1207", "title" : "Detecting nests of lapwing birds with the aid of a small unmanned aerial vehicle with thermal camera", "type" : "paper-conference" }, "uris" : [ "http://www.mendeley.com/documents/?uuid=d1a9238a-77df-4a29-914a-639968c2754d" ] }, { "id" : "ITEM-5",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5", "issue" : "01", "issued" : { "date-parts" : [ [ "2014", "3" ] ] }, "page" : "5-15", "title" : "A low cost way for assessing bird risk hazards in power lines: Fixed-wing small unmanned aircraft systems", "type" : "article-journal", "volume" : "02" }, "uris" : [ "http://www.mendeley.com/documents/?uuid=83b67787-1a29-3b34-bcd6-060bdb6b3b25" ] } ], "mendeley" : { "formattedCitation" : "(Barasona et al. 2014; Lobermeier et al. 2015; Christiansen et al. 2014; Israel and Reinhard 2017; Mulero-P\u00e1zm\u00e1ny, Negro, and Ferrer 2014)", "plainTextFormattedCitation" : "(Barasona et al. 2014; Lobermeier et al. 2015; Christiansen et al. 2014; Israel and Reinhard 2017; Mulero-P\u00e1zm\u00e1ny, Negro, and Ferrer 2014)", "previouslyFormattedCitation" : "(Barasona et al. 2014; Lobermeier et al. 2015; Christiansen et al. 2014; Israel and Reinhard 2017; Mulero-P\u00e1zm\u00e1ny, Negro, and Ferrer 2014)" }, "properties" : { "noteIndex" : 0 }, "schema" : "https://github.com/citation-style-language/schema/raw/master/csl-citation.json" }</w:instrText>
      </w:r>
      <w:r>
        <w:fldChar w:fldCharType="separate"/>
      </w:r>
      <w:r w:rsidR="006263EB" w:rsidRPr="006263EB">
        <w:rPr>
          <w:noProof/>
        </w:rPr>
        <w:t>(Barasona et al. 2014; Lobermeier et al. 2015; Christiansen et al. 2014; Israel and Reinhard 2017; Mulero-Pázmány, Negro, and Ferrer 2014)</w:t>
      </w:r>
      <w:r>
        <w:fldChar w:fldCharType="end"/>
      </w:r>
      <w:r w:rsidR="009F1877">
        <w:t xml:space="preserve">. </w:t>
      </w:r>
      <w:r w:rsidR="001227DE">
        <w:t xml:space="preserve">Human-wildlife conflicts are also present </w:t>
      </w:r>
      <w:r w:rsidR="00121497">
        <w:t xml:space="preserve">both </w:t>
      </w:r>
      <w:r w:rsidR="001227DE">
        <w:t xml:space="preserve">in PAs and nearby </w:t>
      </w:r>
      <w:r w:rsidR="00121497">
        <w:t>locations</w:t>
      </w:r>
      <w:r w:rsidR="00242C09">
        <w:t xml:space="preserve"> as result of increasingly pressures. </w:t>
      </w:r>
      <w:r w:rsidR="00483E48">
        <w:t>Within this topic</w:t>
      </w:r>
      <w:r w:rsidR="006A1B86">
        <w:t xml:space="preserve">, </w:t>
      </w:r>
      <w:r w:rsidR="00242C09">
        <w:t>RPAs have been used to</w:t>
      </w:r>
      <w:r w:rsidR="002E1FC2">
        <w:t xml:space="preserve"> move elephants out of human settlements</w:t>
      </w:r>
      <w:r w:rsidR="0048710F">
        <w:t xml:space="preserve"> </w:t>
      </w:r>
      <w:r w:rsidR="0048710F">
        <w:fldChar w:fldCharType="begin" w:fldLock="1"/>
      </w:r>
      <w:r w:rsidR="0048710F">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48710F">
        <w:fldChar w:fldCharType="separate"/>
      </w:r>
      <w:r w:rsidR="0048710F" w:rsidRPr="0048710F">
        <w:rPr>
          <w:noProof/>
        </w:rPr>
        <w:t>(Hahn et al. 2017)</w:t>
      </w:r>
      <w:r w:rsidR="0048710F">
        <w:fldChar w:fldCharType="end"/>
      </w:r>
      <w:r w:rsidR="002E1FC2">
        <w:t xml:space="preserve">, </w:t>
      </w:r>
      <w:r w:rsidR="00242C09">
        <w:t xml:space="preserve"> calculate compensation costs for wildlife damage on crop</w:t>
      </w:r>
      <w:r w:rsidR="002E1FC2">
        <w:t>s</w:t>
      </w:r>
      <w:r w:rsidR="00242C09">
        <w:t xml:space="preserve"> </w:t>
      </w:r>
      <w:r w:rsidR="002E1FC2">
        <w:fldChar w:fldCharType="begin" w:fldLock="1"/>
      </w:r>
      <w:r w:rsidR="000426CF">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2E1FC2">
        <w:fldChar w:fldCharType="separate"/>
      </w:r>
      <w:r w:rsidR="002E1FC2" w:rsidRPr="002E1FC2">
        <w:rPr>
          <w:noProof/>
        </w:rPr>
        <w:t>(Michez, Morelle, et al. 2016)</w:t>
      </w:r>
      <w:r w:rsidR="002E1FC2">
        <w:fldChar w:fldCharType="end"/>
      </w:r>
      <w:r w:rsidR="00242C09">
        <w:t xml:space="preserve">, </w:t>
      </w:r>
      <w:r w:rsidR="00E4549C">
        <w:t xml:space="preserve"> select </w:t>
      </w:r>
      <w:r w:rsidRPr="00661941">
        <w:t xml:space="preserve">suitable </w:t>
      </w:r>
      <w:r>
        <w:t>locations</w:t>
      </w:r>
      <w:r w:rsidRPr="00661941">
        <w:t xml:space="preserve"> to install </w:t>
      </w:r>
      <w:r>
        <w:t>e</w:t>
      </w:r>
      <w:r w:rsidRPr="0009200F">
        <w:t xml:space="preserve">cological </w:t>
      </w:r>
      <w:r>
        <w:t>corridors</w:t>
      </w:r>
      <w:r w:rsidR="00196A93">
        <w:t xml:space="preserve"> in populations impacted by roadkill</w:t>
      </w:r>
      <w:r w:rsidR="00E4549C">
        <w:t xml:space="preserve"> </w:t>
      </w:r>
      <w:r>
        <w:fldChar w:fldCharType="begin" w:fldLock="1"/>
      </w:r>
      <w:r>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fldChar w:fldCharType="separate"/>
      </w:r>
      <w:r w:rsidRPr="00661941">
        <w:rPr>
          <w:noProof/>
        </w:rPr>
        <w:t>(Gülci and Akay 2016)</w:t>
      </w:r>
      <w:r>
        <w:fldChar w:fldCharType="end"/>
      </w:r>
      <w:r w:rsidR="00E4549C">
        <w:t xml:space="preserve"> </w:t>
      </w:r>
      <w:r w:rsidR="002E1FC2">
        <w:t>or</w:t>
      </w:r>
      <w:r w:rsidR="009F1877">
        <w:t xml:space="preserve"> </w:t>
      </w:r>
      <w:r w:rsidR="002E1FC2">
        <w:t xml:space="preserve">dropping baits to eradicate </w:t>
      </w:r>
      <w:r w:rsidR="009F1877">
        <w:t>feral species</w:t>
      </w:r>
      <w:r w:rsidR="009F1877" w:rsidRPr="00167BF5">
        <w:t xml:space="preserve"> </w:t>
      </w:r>
      <w:r w:rsidR="009F1877" w:rsidRPr="00167BF5">
        <w:fldChar w:fldCharType="begin" w:fldLock="1"/>
      </w:r>
      <w:r w:rsidR="009F1877"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9F1877" w:rsidRPr="00167BF5">
        <w:fldChar w:fldCharType="separate"/>
      </w:r>
      <w:r w:rsidR="009F1877" w:rsidRPr="00167BF5">
        <w:rPr>
          <w:noProof/>
        </w:rPr>
        <w:t>(McCaldin, Johnston, and Rieker 2015)</w:t>
      </w:r>
      <w:r w:rsidR="009F1877" w:rsidRPr="00167BF5">
        <w:fldChar w:fldCharType="end"/>
      </w:r>
      <w:r w:rsidR="009F1877">
        <w:t xml:space="preserve">. </w:t>
      </w:r>
      <w:r>
        <w:rPr>
          <w:lang w:val="en"/>
        </w:rPr>
        <w:t xml:space="preserve">Without going into </w:t>
      </w:r>
      <w:r w:rsidR="00196A93">
        <w:rPr>
          <w:lang w:val="en"/>
        </w:rPr>
        <w:t>debate</w:t>
      </w:r>
      <w:r>
        <w:rPr>
          <w:lang w:val="en"/>
        </w:rPr>
        <w:t>, s</w:t>
      </w:r>
      <w:r w:rsidRPr="00C61831">
        <w:rPr>
          <w:lang w:val="en"/>
        </w:rPr>
        <w:t xml:space="preserve">ome park managers </w:t>
      </w:r>
      <w:r w:rsidR="006A1B86">
        <w:rPr>
          <w:lang w:val="en"/>
        </w:rPr>
        <w:t>could</w:t>
      </w:r>
      <w:r w:rsidRPr="00C61831">
        <w:rPr>
          <w:lang w:val="en"/>
        </w:rPr>
        <w:t xml:space="preserve"> contemplate the </w:t>
      </w:r>
      <w:r w:rsidR="00121497">
        <w:rPr>
          <w:lang w:val="en"/>
        </w:rPr>
        <w:t>adoption</w:t>
      </w:r>
      <w:r w:rsidRPr="00C61831">
        <w:rPr>
          <w:lang w:val="en"/>
        </w:rPr>
        <w:t xml:space="preserve"> of RPAS for wildlife capture procedures</w:t>
      </w:r>
      <w:r>
        <w:rPr>
          <w:lang w:val="en"/>
        </w:rPr>
        <w:t>,</w:t>
      </w:r>
      <w:r w:rsidRPr="00C61831">
        <w:rPr>
          <w:lang w:val="en"/>
        </w:rPr>
        <w:t xml:space="preserve"> through devices </w:t>
      </w:r>
      <w:r>
        <w:rPr>
          <w:lang w:val="en"/>
        </w:rPr>
        <w:t xml:space="preserve">adapted to release </w:t>
      </w:r>
      <w:r w:rsidRPr="00C61831">
        <w:rPr>
          <w:lang w:val="en"/>
        </w:rPr>
        <w:t>tranquil</w:t>
      </w:r>
      <w:r>
        <w:rPr>
          <w:lang w:val="en"/>
        </w:rPr>
        <w:t>izing darts where otherwise manual</w:t>
      </w:r>
      <w:r w:rsidRPr="00C61831">
        <w:rPr>
          <w:lang w:val="en"/>
        </w:rPr>
        <w:t xml:space="preserve"> approach</w:t>
      </w:r>
      <w:r>
        <w:rPr>
          <w:lang w:val="en"/>
        </w:rPr>
        <w:t xml:space="preserve">ing </w:t>
      </w:r>
      <w:r w:rsidRPr="00C61831">
        <w:rPr>
          <w:lang w:val="en"/>
        </w:rPr>
        <w:t xml:space="preserve">free-range animals is </w:t>
      </w:r>
      <w:r>
        <w:rPr>
          <w:lang w:val="en"/>
        </w:rPr>
        <w:t xml:space="preserve">often </w:t>
      </w:r>
      <w:r w:rsidRPr="00C61831">
        <w:rPr>
          <w:lang w:val="en"/>
        </w:rPr>
        <w:t>considered ineffective</w:t>
      </w:r>
      <w:r>
        <w:rPr>
          <w:lang w:val="en"/>
        </w:rPr>
        <w:t>, biased</w:t>
      </w:r>
      <w:r w:rsidRPr="00C61831">
        <w:rPr>
          <w:lang w:val="en"/>
        </w:rPr>
        <w:t xml:space="preserve"> or dangerous.</w:t>
      </w:r>
    </w:p>
    <w:p w:rsidR="005E18A0" w:rsidRPr="000261A5" w:rsidRDefault="009C274E" w:rsidP="00F02B07">
      <w:pPr>
        <w:pStyle w:val="Paragraph"/>
        <w:rPr>
          <w:b/>
        </w:rPr>
      </w:pPr>
      <w:r>
        <w:t xml:space="preserve"> </w:t>
      </w:r>
    </w:p>
    <w:p w:rsidR="004D5E3A" w:rsidRPr="00167BF5" w:rsidRDefault="007335C3" w:rsidP="00253C80">
      <w:pPr>
        <w:pStyle w:val="Ttulo2"/>
        <w:rPr>
          <w:rFonts w:cs="Times New Roman"/>
        </w:rPr>
      </w:pPr>
      <w:r>
        <w:rPr>
          <w:rFonts w:cs="Times New Roman"/>
        </w:rPr>
        <w:lastRenderedPageBreak/>
        <w:t>T</w:t>
      </w:r>
      <w:r w:rsidR="0052773D" w:rsidRPr="00167BF5">
        <w:rPr>
          <w:rFonts w:cs="Times New Roman"/>
        </w:rPr>
        <w:t>errestrial and aquatic ecosystems</w:t>
      </w:r>
      <w:r>
        <w:rPr>
          <w:rFonts w:cs="Times New Roman"/>
        </w:rPr>
        <w:t xml:space="preserve"> monitoring</w:t>
      </w:r>
    </w:p>
    <w:p w:rsidR="00F4232D" w:rsidRPr="00D006F8" w:rsidRDefault="008513B3" w:rsidP="00857FDB">
      <w:pPr>
        <w:pStyle w:val="Paragraph"/>
        <w:rPr>
          <w:color w:val="FF0000"/>
        </w:rPr>
      </w:pPr>
      <w:r>
        <w:t>D</w:t>
      </w:r>
      <w:r w:rsidR="007F528D">
        <w:t>eployment</w:t>
      </w:r>
      <w:r w:rsidR="00A41F91">
        <w:t xml:space="preserve"> of RPAS to inform </w:t>
      </w:r>
      <w:r w:rsidR="00CC6F33">
        <w:t xml:space="preserve">adaptive management </w:t>
      </w:r>
      <w:r w:rsidR="00B44E7E">
        <w:t xml:space="preserve">has the potential to </w:t>
      </w:r>
      <w:r w:rsidR="00BA689D">
        <w:t>complement</w:t>
      </w:r>
      <w:r w:rsidR="00A41F91">
        <w:t xml:space="preserve"> </w:t>
      </w:r>
      <w:r w:rsidR="00A41F91" w:rsidRPr="00167BF5">
        <w:t>aerial</w:t>
      </w:r>
      <w:r w:rsidR="0077572A">
        <w:t xml:space="preserve"> remote sensing </w:t>
      </w:r>
      <w:r w:rsidR="00A41F91" w:rsidRPr="00167BF5">
        <w:t xml:space="preserve"> and </w:t>
      </w:r>
      <w:r w:rsidR="0077572A">
        <w:t>e</w:t>
      </w:r>
      <w:r w:rsidR="00B44E7E">
        <w:t>arth observation</w:t>
      </w:r>
      <w:r w:rsidR="00116187">
        <w:t xml:space="preserve"> (EO)</w:t>
      </w:r>
      <w:r w:rsidR="00A41F91">
        <w:t xml:space="preserve">, surpassing </w:t>
      </w:r>
      <w:r w:rsidR="0038271D">
        <w:t>spatio-</w:t>
      </w:r>
      <w:r w:rsidR="00A41F91">
        <w:t>tem</w:t>
      </w:r>
      <w:r w:rsidR="0038271D">
        <w:t>poral scale challenges at affordable cost</w:t>
      </w:r>
      <w:r w:rsidR="00C566CA">
        <w:t xml:space="preserve"> and </w:t>
      </w:r>
      <w:r w:rsidR="00D840D2">
        <w:t xml:space="preserve">providing </w:t>
      </w:r>
      <w:r w:rsidR="00973AF3">
        <w:t xml:space="preserve">rapid and </w:t>
      </w:r>
      <w:r w:rsidR="00CC6F33">
        <w:t>precise in-situ</w:t>
      </w:r>
      <w:r w:rsidR="00FF39EB">
        <w:t xml:space="preserve"> measurements</w:t>
      </w:r>
      <w:r w:rsidR="0077572A">
        <w:t xml:space="preserve"> </w:t>
      </w:r>
      <w:r w:rsidR="0077572A">
        <w:fldChar w:fldCharType="begin" w:fldLock="1"/>
      </w:r>
      <w:r w:rsidR="0077572A">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plainTextFormattedCitation" : "(Gross, Goetz, and Cihlar 2009)", "previouslyFormattedCitation" : "(Gross, Goetz, and Cihlar 2009)" }, "properties" : { "noteIndex" : 6 }, "schema" : "https://github.com/citation-style-language/schema/raw/master/csl-citation.json" }</w:instrText>
      </w:r>
      <w:r w:rsidR="0077572A">
        <w:fldChar w:fldCharType="separate"/>
      </w:r>
      <w:r w:rsidR="0077572A" w:rsidRPr="0077572A">
        <w:rPr>
          <w:noProof/>
        </w:rPr>
        <w:t>(Gross, Goetz, and Cihlar 2009)</w:t>
      </w:r>
      <w:r w:rsidR="0077572A">
        <w:fldChar w:fldCharType="end"/>
      </w:r>
      <w:r w:rsidR="00A41F91" w:rsidRPr="00167BF5">
        <w:t xml:space="preserve">. </w:t>
      </w:r>
      <w:r w:rsidR="00C566CA">
        <w:t>Ecosystem m</w:t>
      </w:r>
      <w:r w:rsidR="00DE5752" w:rsidRPr="00A41F91">
        <w:t>apping and monitoring projects using RPAS have increased notoriously</w:t>
      </w:r>
      <w:r w:rsidR="0038271D">
        <w:t xml:space="preserve"> both by governmental institutions</w:t>
      </w:r>
      <w:r w:rsidR="00DE5752">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0038271D">
        <w:t xml:space="preserve"> and research groups. Studies</w:t>
      </w:r>
      <w:r w:rsidR="00C566CA">
        <w:t xml:space="preserve"> on this topic</w:t>
      </w:r>
      <w:r w:rsidR="0038271D">
        <w:t xml:space="preserve"> range from</w:t>
      </w:r>
      <w:r w:rsidR="002E6650">
        <w:t xml:space="preserve">  quantify</w:t>
      </w:r>
      <w:r w:rsidR="0038271D">
        <w:t>ing</w:t>
      </w:r>
      <w:r w:rsidR="002E6650">
        <w:t xml:space="preserve"> the</w:t>
      </w:r>
      <w:r w:rsidR="0052773D" w:rsidRPr="00167BF5">
        <w:t xml:space="preserve"> spread and detection rate of invasive species </w:t>
      </w:r>
      <w:r w:rsidR="00CE2946">
        <w:fldChar w:fldCharType="begin" w:fldLock="1"/>
      </w:r>
      <w:r w:rsidR="002E1FC2">
        <w:instrText>ADDIN CSL_CITATION { "citationItems" : [ { "id" : "ITEM-1", "itemData" : { "DOI" : "10.5194/isprsarchives-XLI-B7-903-2016", "ISSN" : "16821750", "abstract" : "Invasive plant species represent a serious threat to biodiversity and landscape as well as human health and socio-economy. To successfully fight plant invasions, new methods enabling fast and efficient monitoring, such as remote sensing, are needed. In an ongoing project, optical remote sensing (RS) data of different origin (satellite, aerial and UAV), spectral (panchromatic, multispectral and color), spatial (very high to medium) and temporal resolution, and various technical approaches (object-, pixelbased and combined) are tested to choose the best strategies for monitoring of four invasive plant species (giant hogweed, black locust, tree of heaven and exotic knotweeds). In our study, we address trade-offs between spectral, spatial and temporal resolutions required for balance between the precision of detection and economic feasibility. For the best results, it is necessary to choose best combination of spatial and spectral resolution and phenological stage of the plant in focus. For species forming distinct inflorescences such as giant hogweed iterative semi-automated object-oriented approach was successfully applied even for low spectral resolution data (if pixel size was sufficient) whereas for lower spatial resolution satellite imagery or less distinct species with complicated architecture such as knotweed, combination of pixel and object based approaches was used. High accuracies achieved for very high resolution data indicate the possible application of described methodology for monitoring invasions and their long-term dynamics elsewhere, making management measures comparably precise, fast and efficient. This knowledge serves as a basis for prediction, monitoring and prioritization of management targets.", "author" : [ { "dropping-particle" : "", "family" : "M\u00fcllerov\u00e1", "given" : "Jana",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Bartalo\u0161", "given" : "Tom\u00e1\u0161", "non-dropping-particle" : "", "parse-names" : false, "suffix" : "" }, { "dropping-particle" : "", "family" : "V\u00edtkov\u00e1", "given" : "Michaela", "non-dropping-particle" : "", "parse-names" : false, "suffix" : "" } ], "container-title" : "International Archives of the Photogrammetry, Remote Sensing and Spatial Information Sciences - ISPRS Archives", "id" : "ITEM-1", "issue" : "July", "issued" : { "date-parts" : [ [ "2016" ] ] }, "page" : "903-908", "title" : "Does the data resolution/origin matter? Satellite, airborne and UAV imagery to tackle plant invasions", "type" : "article-journal", "volume" : "41" }, "uris" : [ "http://www.mendeley.com/documents/?uuid=374eb385-90dc-4409-bde3-09766353554a" ] }, { "id" : "ITEM-2", "itemData" : { "DOI" : "10.1109/IGARSS.2011.6049252", "ISBN" : "9781457710056", "ISSN" : "2153-6996", "abstract" : "Management of wetlands resources often requires assessment of changes in wetland vegetation over time. Accurate tracking of the expansion or retraction of invasive plant species is especially critical for natural resource managers who must make decisions on the deployment of effective control measures. Many available remote sensing strategies to quantify the location of invasive plant species are either too expensive to deploy on a regular basis or lack sufficient geographic or temporal resolution to be of use to resources managers. This paper presents the results of the use of a new unmanned aerial vehicle platform, called AggieAir&amp;#x2122;, and a new classification algorithm to track the spread of an invasive grass species, Phragmites australis, in a large and important wetland in northern Utah. The combination of high resolution multi-spectral images (in space and time) and the classification algorithm based on advances in statistical learning theory produce quantitative land cover descriptions that identify Phragmites locations with an accuracy of 95 percent. The combination of these two tools provides wetlands managers with new and potentially valuable methods to quantify the spread of Phragmites and to evaluate the efficacy of their attempts to control it.", "author" : [ { "dropping-particle" : "", "family" : "Zaman", "given" : "Bushra", "non-dropping-particle" : "", "parse-names" : false, "suffix" : "" }, { "dropping-particle" : "", "family" : "Jensen", "given" : "Austin M.", "non-dropping-particle" : "", "parse-names" : false, "suffix" : "" }, { "dropping-particle" : "", "family" : "McKee", "given" : "Mac", "non-dropping-particle" : "", "parse-names" : false, "suffix" : "" } ], "container-title" : "International Geoscience and Remote Sensing Symposium (IGARSS)", "id" : "ITEM-2", "issued" : { "date-parts" : [ [ "2011" ] ] }, "page" : "803-806", "title" : "Use of high-resolution multispectral imagery acquired with an autonomous unmanned aerial vehicle to quantify the spread of an invasive wetlands species", "type" : "article-journal" }, "uris" : [ "http://www.mendeley.com/documents/?uuid=d80922cb-dda0-4d3f-ac34-dd91b4ebaffe"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id" : "ITEM-4", "itemData" : { "DOI" : "10.3389/fpls.2017.00887", "ISSN" : "1664-462X", "PMID" : "28620399", "abstract" : "The rapid spread of invasive plants makes their management increasingly difficult. Remote sensing offers a means of fast and efficient monitoring, but still the optimal methodologies remain to be defined. The seasonal dynamics and spectral characteristics of the target invasive species are important factors, since, at certain time of the vegetation season (e.g., at flowering or senescing), plants are often more distinct (or more visible beneath the canopy). Our aim was to establish fast, repeatable and a cost-efficient, computer-assisted method applicable over larger areas, to reduce the costs of extensive field campaigns. To achieve this goal, we examined how the timing of monitoring affects the detection of noxious plant invaders in Central Europe, using two model herbaceous species with markedly different phenological, structural, and spectral characteristics. They are giant hogweed (Heracleum mantegazzianum), a species with very distinct flowering phase, and the less distinct knotweeds (Fallopia japonica, F. sachalinensis, and their hybrid F. x bohemica). The variety of data generated, such as imagery from purposely-designed, unmanned aircraft vehicle (UAV), and VHR satellite, and aerial color orthophotos enabled us to assess the effects of spectral, spatial, and temporal resolution (i.e., the target species' phenological state) for successful recognition. The demands for both spatial and spectral resolution depended largely on the target plant species. In the case that a species was sampled at the most distinct phenological phase, high accuracy was achieved even with lower spectral resolution of our low-cost UAV. This demonstrates that proper timing can to some extent compensate for the lower spectral resolution. The results of our study could serve as a basis for identifying priorities for management, targeted at localities with the greatest risk of invasive species' spread and, once eradicated, to monitor over time any return. The best mapping strategy should reflect morphological and structural features of the target plant and choose appropriate spatial, spectral, and temporal resolution. The UAV enables flexible data acquisition for required time periods at low cost and is, therefore, well-suited for targeted monitoring; while satellite imagery provides the best solution for larger areas. Nonetheless, users must be aware of their limits.", "author" : [ { "dropping-particle" : "", "family" : "M\u00fcllerov\u00e1", "given" : "Jana", "non-dropping-particle" : "", "parse-names" : false, "suffix" : "" }, { "dropping-particle" : "", "family" : "Br\u016fna", "given" : "Josef", "non-dropping-particle" : "", "parse-names" : false, "suffix" : "" }, { "dropping-particle" : "", "family" : "Bartalo\u0161", "given" : "Tom\u00e1\u0161", "non-dropping-particle" : "", "parse-names" : false, "suffix" : "" }, { "dropping-particle" : "", "family" : "Dvo\u0159\u00e1k", "given" : "Petr", "non-dropping-particle" : "", "parse-names" : false, "suffix" : "" }, { "dropping-particle" : "", "family" : "V\u00edtkov\u00e1", "given" : "Michaela", "non-dropping-particle" : "", "parse-names" : false, "suffix" : "" }, { "dropping-particle" : "", "family" : "Py\u0161ek", "given" : "Petr", "non-dropping-particle" : "", "parse-names" : false, "suffix" : "" } ], "container-title" : "Frontiers in Plant Science", "id" : "ITEM-4", "issue" : "May", "issued" : { "date-parts" : [ [ "2017" ] ] }, "title" : "Timing Is Important: Unmanned Aircraft vs. Satellite Imagery in Plant Invasion Monitoring", "type" : "article-journal", "volume" : "8" }, "uris" : [ "http://www.mendeley.com/documents/?uuid=df11a18e-13dc-468e-95d9-6e341a8e4af4" ] }, { "id" : "ITEM-5",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5",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mendeley" : { "formattedCitation" : "(M\u00fcllerov\u00e1 et al. 2016; Zaman, Jensen, and McKee 2011; Perroy, Sullivan, and Stephenson 2017; M\u00fcllerov\u00e1 et al. 2017; Michez, Pi\u00e9gay, et al. 2016)", "plainTextFormattedCitation" : "(M\u00fcllerov\u00e1 et al. 2016; Zaman, Jensen, and McKee 2011; Perroy, Sullivan, and Stephenson 2017; M\u00fcllerov\u00e1 et al. 2017; Michez, Pi\u00e9gay, et al. 2016)", "previouslyFormattedCitation" : "(M\u00fcllerov\u00e1 et al. 2016; Zaman, Jensen, and McKee 2011; Perroy, Sullivan, and Stephenson 2017; M\u00fcllerov\u00e1 et al. 2017; Michez, Pi\u00e9gay, et al. 2016)" }, "properties" : { "noteIndex" : 0 }, "schema" : "https://github.com/citation-style-language/schema/raw/master/csl-citation.json" }</w:instrText>
      </w:r>
      <w:r w:rsidR="00CE2946">
        <w:fldChar w:fldCharType="separate"/>
      </w:r>
      <w:r w:rsidR="002E1FC2" w:rsidRPr="002E1FC2">
        <w:rPr>
          <w:noProof/>
        </w:rPr>
        <w:t>(Müllerová et al. 2016; Zaman, Jensen, and McKee 2011; Perroy, Sullivan, and Stephenson 2017; Müllerová et al. 2017; Michez, Piégay, et al. 2016)</w:t>
      </w:r>
      <w:r w:rsidR="00CE2946">
        <w:fldChar w:fldCharType="end"/>
      </w:r>
      <w:r w:rsidR="002E6650">
        <w:t>, analyze</w:t>
      </w:r>
      <w:r w:rsidR="00AF5E76">
        <w:t xml:space="preserve"> the </w:t>
      </w:r>
      <w:r w:rsidR="0038271D">
        <w:t xml:space="preserve">dynamic, structure and </w:t>
      </w:r>
      <w:r w:rsidR="00AF5E76">
        <w:t xml:space="preserve">biophysical attributes of </w:t>
      </w:r>
      <w:r w:rsidR="00CE2946">
        <w:t xml:space="preserve"> </w:t>
      </w:r>
      <w:r w:rsidR="0052773D" w:rsidRPr="00167BF5">
        <w:t>fo</w:t>
      </w:r>
      <w:r w:rsidR="00CE2946">
        <w:t>rest stands</w:t>
      </w:r>
      <w:r w:rsidR="00DA0679">
        <w:t xml:space="preserve"> </w:t>
      </w:r>
      <w:r w:rsidR="00CE2946">
        <w:fldChar w:fldCharType="begin" w:fldLock="1"/>
      </w:r>
      <w:r w:rsidR="007026D6">
        <w:instrText>ADDIN CSL_CITATION { "citationItems" : [ { "id" : "ITEM-1", "itemData" : { "DOI" : "10.5194/isprsarchives-XXXIX-B1-361-2012", "ISBN" : "1682-1777", "ISSN" : "1682-1777", "abstract" : "The use of aerial imagery acquired by Unmanned Aerial Vehicles (UAVs) is scheduled within the FoGLIE project (Fruition of Goods Landscape in Interactive Environment): it starts from the need to enhance the natural, artistic and cultural heritage, to produce a better usability of it by employing audiovisual movable systems of 3D reconstruction and to improve monitoring procedures, by using new media for integrating the fruition phase with the preservation ones. The pilot project focus on a test area, Parco Adda Nord, which encloses various goods' types (small buildings, agricultural fields and different tree species and bushes). Multispectral high resolution images were taken by two digital compact cameras: a Pentax Optio A40 for RGB photos and a Sigma DP1 modified to acquire the NIR band. Then, some tests were performed in order to analyze the UAV images' quality with both photogrammetric and photo-interpretation purposes, to validate the vector-sensor system, the image block geometry and to study the feasibility of tree species classification. Many pre-signalized Control Points were surveyed through GPS to allow accuracy analysis. Aerial Triangulations (ATs) were carried out with photogrammetric commercial software, Leica Photogrammetry Suite (LPS) and PhotoModeler, with manual or automatic selection of Tie Points, to pick out pros and cons of each package in managing non conventional aerial imagery as well as the differences in the modeling approach. Further analysis were done on the differences between the EO parameters and the corresponding data coming from the on board UAV navigation system.", "author" : [ { "dropping-particle" : "", "family" : "Gini", "given" : "R.", "non-dropping-particle" : "", "parse-names" : false, "suffix" : "" }, { "dropping-particle" : "", "family" : "Passoni", "given" : "D.", "non-dropping-particle" : "", "parse-names" : false, "suffix" : "" }, { "dropping-particle" : "", "family" : "Pinto", "given" : "L.", "non-dropping-particle" : "", "parse-names" : false, "suffix" : "" }, { "dropping-particle" : "", "family" : "Sona", "given" : "G.", "non-dropping-particle" : "", "parse-names" : false, "suffix" : "" } ], "container-title" : "ISPRS - International Archives of the Photogrammetry, Remote Sensing and Spatial Information Sciences", "id" : "ITEM-1", "issue" : "September", "issued" : { "date-parts" : [ [ "2012" ] ] }, "page" : "361-366", "title" : "Aerial Images From an Uav System: 3D Modeling and Tree Species Classification in a Park Area", "type" : "article-journal", "volume" : "XXXIX-B1" }, "uris" : [ "http://www.mendeley.com/documents/?uuid=e1a5f88b-ca68-4e2b-b76d-89f51e4d546e" ] }, { "id" : "ITEM-2",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2", "issue" : "June", "issued" : { "date-parts" : [ [ "2015" ] ] }, "page" : "287-295", "publisher" : "Elsevier Ltd", "title" : "Using lightweight unmanned aerial vehicles to monitor tropical forest recovery", "type" : "article-journal", "volume" : "186" }, "uris" : [ "http://www.mendeley.com/documents/?uuid=ac8bcc8a-9493-4aaa-9a32-8f1362d5978e" ] }, { "id" : "ITEM-3", "itemData" : { "DOI" : "10.1371/journal.pone.0141006", "ISBN" : "1932-6203", "ISSN" : "19326203", "PMID" : "26600422", "abstract" : "Technology advances can revolutionize Precision Forestry by providing accurate and fine forest information at tree level. This paper addresses the question of how and particularly when Unmanned Aerial System (UAS) should be used in order to efficiently discriminate deciduous tree species. The goal of this research is to determine when is the best time window to achieve an optimal species discrimination. A time series of high resolution UAS imagery was collected to cover the growing season from leaf flush to leaf fall. Full benefit was taken of the temporal resolution of UAS acquisition, one of the most promising features of small drones. The disparity in forest tree phenology is at the maximum during early spring and late autumn. But the phenology state that optimized the classification result is the one that minimizes the spectral variation within tree species groups and, at the same time, maximizes the phenologic differences between species. Sunlit tree crowns (5 deciduous species groups) were classified using a Random Forest approach for monotemporal, two-date and three-date combinations. The end of leaf flushing was the most efficient single-date time window. Multitemporal datasets definitely improve the overall classification accuracy. But single-date high resolution orthophotomosaics, acquired on optimal time-windows, result in a very good classification accuracy (overall out of bag error of 16{%}).", "author" : [ { "dropping-particle" : "", "family" : "Lisein", "given" : "Jonathan", "non-dropping-particle" : "", "parse-names" : false, "suffix" : "" }, { "dropping-particle" : "", "family" : "Michez", "given" : "Adrien", "non-dropping-particle" : "", "parse-names" : false, "suffix" : "" }, { "dropping-particle" : "", "family" : "Claessens", "given" : "Hugues", "non-dropping-particle" : "", "parse-names" : false, "suffix" : "" }, { "dropping-particle" : "", "family" : "Lejeune", "given" : "Philippe", "non-dropping-particle" : "", "parse-names" : false, "suffix" : "" } ], "container-title" : "PLoS ONE", "id" : "ITEM-3", "issue" : "11", "issued" : { "date-parts" : [ [ "2015" ] ] }, "title" : "Discrimination of deciduous tree species from time series of unmanned aerial system imagery", "type" : "article-journal", "volume" : "10" }, "uris" : [ "http://www.mendeley.com/documents/?uuid=2c4225aa-7d4e-4d88-9bf9-f3fa8f86e8e2" ] }, { "id" : "ITEM-4", "itemData" : { "DOI" : "10.3390/rs8110968", "ISSN" : "20724292", "abstract" : "Application of 3D data derived from images captured using unmanned aerial vehicles (UAVs) in forest biomass estimation has shown great potential in reducing costs and improving the estimates. However, such data have never been tested in miombo woodlands. UAV-based biomass estimation relies on the availability of reliable digital terrain models (DTMs). The main objective of this study was to evaluate application of 3D data derived from UAV imagery in biomass estimation and to compare impacts of DTMs generated based on different methods and parameter settings. Biomass was modeled using data acquired from 107 sample plots in a forest reserve in miombo woodlands of Malawi. The results indicated that there are no significant differences (p = 0.985) between tested DTMs except for that based on shuttle radar topography mission (SRTM). A model developed using unsupervised ground filtering based on a grid search approach, had the smallest root mean square error (RMSE) of 46.7% of a mean biomass value of 38.99 Mgha-1. Amongst the independent variables, maximum canopy height (Hmax) was the most frequently selected. In addition, all models included spectral variables incorporating the three color bands red, green and blue. The study has demonstrated that UAV acquired image data can be used in biomass estimation in miombo woodlands using automatically generated DTMs.", "author" : [ { "dropping-particle" : "", "family" : "Kachamba", "given" : "Daud Jones", "non-dropping-particle" : "", "parse-names" : false, "suffix" : "" }, { "dropping-particle" : "", "family" : "\u00d8rka", "given" : "Hans Ole", "non-dropping-particle" : "", "parse-names" : false, "suffix" : "" }, { "dropping-particle" : "", "family" : "Gobakken", "given" : "Terje", "non-dropping-particle" : "", "parse-names" : false, "suffix" : "" }, { "dropping-particle" : "", "family" : "Eid", "given" : "Tron", "non-dropping-particle" : "", "parse-names" : false, "suffix" : "" }, { "dropping-particle" : "", "family" : "Mwase", "given" : "Weston", "non-dropping-particle" : "", "parse-names" : false, "suffix" : "" } ], "container-title" : "Remote Sensing", "id" : "ITEM-4", "issue" : "11", "issued" : { "date-parts" : [ [ "2016" ] ] }, "page" : "1-18", "title" : "Biomass estimation using 3D data from unmanned aerial vehicle imagery in a tropical woodland", "type" : "article-journal", "volume" : "8" }, "uris" : [ "http://www.mendeley.com/documents/?uuid=696f9d9e-34f0-48c2-85ae-f651f91d67b1" ] }, { "id" : "ITEM-5",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5", "issue" : "1", "issued" : { "date-parts" : [ [ "2016" ] ] }, "title" : "Unmanned aerial vehicles (UAVs) and artificial intelligence revolutionizing wildlife monitoring and conservation", "type" : "article-journal", "volume" : "16" }, "uris" : [ "http://www.mendeley.com/documents/?uuid=b9d25df6-b590-485f-beb5-3a1be33f4684" ] }, { "id" : "ITEM-6", "itemData" : { "DOI" : "10.1016/j.biocon.2016.03.027", "ISBN" : "0006-3207", "ISSN" : "00063207", "abstract" : "Long-term ecological monitoring has contributed substantially towards advancements in theoretical and applied ecology. However, the costs to maintain a long-term monitoring site are enormous. Lightweight unmanned aerial vehicles (UAVs or drones) have been rapidly emerging as a new tool for local-scale monitoring. To evaluate the value of drone applications in long-term ecological studies, we combined drone-derived canopy variables, detailed ground-based stem-mapping data and topographic and edaphic variables from a 20-ha forest dynamics plot in a species-rich subtropical forest. Specifically, we evaluated the relative importance of these variables in explaining local-scale variation in forest stand and species measures. We found that drone-derived canopy variables contributed substantially towards explaining local patterns of biodiversity and more specifically in supporting a gap dynamics hypothesis in structuring observed forest biodiversity. Stand basal area was positively related with canopy closure, indicating the importance of protecting old-growth forests as carbon sinks. The importance of topographic and edaphic variables was also demonstrated, supporting a niche differentiation hypothesis in structuring patterns in biodiversity. Species-level analyses illustrated that light-demanding species were more strongly correlated with canopy variables than shade-tolerant species. We provide convincing evidence that drones can add substantial value to long-term ecological monitoring by providing low cost, high resolution data. Drones should be included in the ecologist's toolbox to complement traditional field surveys.", "author" : [ { "dropping-particle" : "", "family" : "Zhang", "given" : "Jian", "non-dropping-particle" : "", "parse-names" : false, "suffix" : "" }, { "dropping-particle" : "", "family" : "Hu", "given" : "Jianbo", "non-dropping-particle" : "", "parse-names" : false, "suffix" : "" }, { "dropping-particle" : "", "family" : "Lian", "given" : "Juyu", "non-dropping-particle" : "", "parse-names" : false, "suffix" : "" }, { "dropping-particle" : "", "family" : "Fan", "given" : "Zongji", "non-dropping-particle" : "", "parse-names" : false, "suffix" : "" }, { "dropping-particle" : "", "family" : "Ouyang", "given" : "Xuejun", "non-dropping-particle" : "", "parse-names" : false, "suffix" : "" }, { "dropping-particle" : "", "family" : "Ye", "given" : "Wanhui", "non-dropping-particle" : "", "parse-names" : false, "suffix" : "" } ], "container-title" : "Biological Conservation", "id" : "ITEM-6", "issued" : { "date-parts" : [ [ "2016" ] ] }, "page" : "60-69", "title" : "Seeing the forest from drones: Testing the potential of lightweight drones as a tool for long-term forest monitoring", "type" : "article-journal", "volume" : "198" }, "uris" : [ "http://www.mendeley.com/documents/?uuid=f04d50f2-e59e-3d9b-a8c9-06cc8f57d49b" ] }, { "id" : "ITEM-7", "itemData" : { "DOI" : "10.3390/rs6086988", "ISBN" : "2072-4292", "ISSN" : "20724292", "abstract" : "Gap distributions in forests reflect the spatial impact of man-made tree harvesting or naturally-induced patterns of tree death being caused by windthrow, inter-tree competition, disease or senescence. Gap sizes can vary from large (&gt;100 m2) to small \\r\\n(&lt;10 m2), and they may have contrasting spatial patterns, such as being aggregated or regularly distributed. However, very small gaps cannot easily be recorded with conventional aerial or satellite images, which calls for new and cost-effective methodologies of forest monitoring. Here, we used an unmanned aerial vehicle (UAV) and very high-resolution images to record the gaps in 10 temperate managed and unmanaged forests in two regions of Germany. All gaps were extracted for 1-ha study plots and subsequently analyzed with spatially-explicit statistics, such as the conventional \\r\\npair correlation function (PCF), the polygon-based PCF and the mark correlation function. Gap-size frequency was dominated by small gaps of an area &lt;5 m2, which were particularly frequent in unmanaged forests. We found that gap distances showed a variety of patterns. However, the polygon-based PCF was a better descriptor of patterns than the conventional PCF, because it showed randomness or aggregation for cases when the conventional PCF showed small-scale regularity; albeit, the latter was only a mathematical artifact. The mark correlation function revealed that gap areas were in half of the cases negatively correlated and in the other half independent. Negative size correlations may likely be the result of single-tree harvesting or of repeated gap formation, which both lead to nearby small gaps. Here, we emphasize the usefulness of UAV to record forest gaps of a very small size. These small gaps may originate from repeated gap-creating disturbances, and their spatial patterns should be monitored with spatially-explicit statistics at recurring intervals in order to further insights into forest dynamics.", "author" : [ { "dropping-particle" : "", "family" : "Getzin", "given" : "Stephan", "non-dropping-particle" : "", "parse-names" : false, "suffix" : "" }, { "dropping-particle" : "", "family" : "Nuske", "given" : "Robert S.", "non-dropping-particle" : "", "parse-names" : false, "suffix" : "" }, { "dropping-particle" : "", "family" : "Wiegand", "given" : "Kerstin", "non-dropping-particle" : "", "parse-names" : false, "suffix" : "" } ], "container-title" : "Remote Sensing", "id" : "ITEM-7", "issue" : "8", "issued" : { "date-parts" : [ [ "2014" ] ] }, "page" : "6988-7004", "title" : "Using unmanned aerial vehicles (UAV) to quantify spatial gap patterns in forests", "type" : "article-journal", "volume" : "6" }, "uris" : [ "http://www.mendeley.com/documents/?uuid=1a99effb-148e-4112-87f8-c77f64574839" ] }, { "id" : "ITEM-8", "itemData" : { "DOI" : "10.1111/j.2041-210X.2011.00158.x", "ISBN" : "2041-210X", "ISSN" : "2041210X", "abstract" : "1. Structural diversity and niche differences within habitats are important for stabilizing species coexistence. However, land-use change leading to environmental homogenization is a major cause for the dramatic decline of biodiversity under global change. The difficulty in assessing large-scale biodiversity losses urgently requires new technological advances to evaluate land-use impact on diversity timely andefficiently across space. 2. While cost-effective aerial images have been suggested for potential biodiversity assessments in forests, correlation of canopy object variables such as gaps with plant or animal diversity has so far not been demonstrated using these images. 3. Here,we show that aerial images of canopy gaps can be used to assess floristic biodiversity of the forest understorey. This approach is made possible because we employed cutting-edge unmanned aerial vehicles and very high-resolution images (7 cm pixel)1) of the canopy properties. Wedemon- strate that detailed, spatially implicit information on gap shape metrics is sufficient to reveal strong dependency between disturbance patterns and plant diversity (R2 up to 0\u00c674). This is feasible because opposing disturbance patterns such as aggregated and dispersed tree retention directly cor- respond to different functional and dispersal traits of species and ultimately to different species diversities. 4. Our findings can be used as a coarse-filter approach to conservation in forests wherever light strongly limits regeneration and biodiversity.", "author" : [ { "dropping-particle" : "", "family" : "Getzin", "given" : "Stephan", "non-dropping-particle" : "", "parse-names" : false, "suffix" : "" }, { "dropping-particle" : "", "family" : "Wiegand", "given" : "Kerstin", "non-dropping-particle" : "", "parse-names" : false, "suffix" : "" }, { "dropping-particle" : "", "family" : "Sch\u00f6ning", "given" : "Ingo", "non-dropping-particle" : "", "parse-names" : false, "suffix" : "" } ], "container-title" : "Methods in Ecology and Evolution", "id" : "ITEM-8", "issue" : "2", "issued" : { "date-parts" : [ [ "2012" ] ] }, "page" : "397-404", "title" : "Assessing biodiversity in forests using very high-resolution images and unmanned aerial vehicles", "type" : "article-journal", "volume" : "3" }, "uris" : [ "http://www.mendeley.com/documents/?uuid=0113d0f6-6177-417b-a92a-f0ce673b8ef3" ] }, { "id" : "ITEM-9", "itemData" : { "DOI" : "10.1186/s41610-017-0029-0", "ISSN" : "22881220", "abstract" : "Unmanned aerial vehicles (UAVs) are a new and yet constantly developing part of forest inventory studies and vegetation-monitoring fields. Covering large areas, their extensive usage has saved time and money for researchers and conservationists to survey vegetation for various data analyses. Post-processing imaging software has improved the effectiveness of UAVs further by providing 3D models for accurate visualization of the data. We focus on determining the coniferous tree coverage to show the current advantages and disadvantages of the orthorectified 2D and 3D models obtained from the image photogrammetry software, Pix4Dmapper Pro\u2014Non-Commercial. We also examine the methodology used for mapping the study site, additionally investigating the spread of coniferous trees. The collected images were transformed into 2D black and white binary pixel images to calculate the coverage area of coniferous trees in the study site using MATLAB. The research was able to conclude that the 3D model was effective in perceiving the tree composition in the designated site, while the orthorectified 2D map is appropriate for the clear differentiation of coniferous and deciduous trees. In its conclusion, the paper will also be able to show how UAVs could be improved for future usability. \u00a9 The Author(s). 2017.", "author" : [ { "dropping-particle" : "", "family" : "Ivosevic", "given" : "Bojana", "non-dropping-particle" : "", "parse-names" : false, "suffix" : "" }, { "dropping-particle" : "", "family" : "Han", "given" : "Yong Gu", "non-dropping-particle" : "", "parse-names" : false, "suffix" : "" }, { "dropping-particle" : "", "family" : "Kwon", "given" : "Ohseok", "non-dropping-particle" : "", "parse-names" : false, "suffix" : "" } ], "container-title" : "Journal of Ecology and Environment", "id" : "ITEM-9", "issue" : "1", "issued" : { "date-parts" : [ [ "2017" ] ] }, "page" : "4-11", "publisher" : "Journal of Ecology and Environment", "title" : "Calculating coniferous tree coverage using unmanned aerial vehicle photogrammetry", "type" : "article-journal", "volume" : "41" }, "uris" : [ "http://www.mendeley.com/documents/?uuid=1e93489b-3672-4be0-b885-af8acfce6048" ] }, { "id" : "ITEM-10", "itemData" : { "DOI" : "10.1002/rse2.51", "ISSN" : "20563485", "abstract" : "\u00a9 2017 Published by John Wiley  &amp;  Sons Ltd. Rapid reaction times to undesirable events are becoming increasingly important for the protection and conservation of habitats and species. This study demonstrates how Unmanned Aerial Vehicles, or drones, and satellite tracking of individual animals can be combined to identify important conservation issues (e.g. deforestation). When quickly disseminated, the information can lead to a rapid change in conservation policy. An adult male proboscis monkey, belonging to a one-male social group, was GPS tracked for 6 months in Sabah, Malaysian Borneo during 2012. Riparian habitats featured heavily (25.4% of total time, 88.6% of all sleeping sites) in the group's home range. A fixed-wing drone was used in 2015 to map the habitat in high-resolution. These data revealed that 47.54 ha of forest had been cleared shortly before the drone flights. GPS tagging data revealed the importance of this area for a one-male proboscis monkey group. A total of 30.1% of the proboscis monkeys' home range area had been cleared, as well as 11.4% of sleeping sites. Furthermore, drone images revealed that the felling extended to the river's edge, disregarding water resources laws requiring riparian reserves of a minimum of 20 m. Following this discovery, a press release including drone imagery combined with GPS data, was published linking habitat destruction to a species that is economically important for the tourism industry in Sabah. The day following dissemination of the data, the Sabah State Government ordered an immediate cessation on further land clearing at sensitive riparian reserves along the river. We propose that this combination of satellite and aerial data provides potential for an effective conservation tool for endangered, iconic and economically important species. This visually compelling data, feasible over large spatial scales, can directly inform policy change in a quick and timely manner.", "author" : [ { "dropping-particle" : "", "family" : "Stark", "given" : "Danica J.", "non-dropping-particle" : "", "parse-names" : false, "suffix" : "" }, { "dropping-particle" : "", "family" : "Vaughan", "given" : "Ian P.", "non-dropping-particle" : "", "parse-names" : false, "suffix" : "" }, { "dropping-particle" : "", "family" : "Evans", "given" : "Luke J.", "non-dropping-particle" : "", "parse-names" : false, "suffix" : "" }, { "dropping-particle" : "", "family" : "Kler", "given" : "Harjinder", "non-dropping-particle" : "", "parse-names" : false, "suffix" : "" }, { "dropping-particle" : "", "family" : "Goossens", "given" : "Benoit", "non-dropping-particle" : "", "parse-names" : false, "suffix" : "" } ], "container-title" : "Remote Sensing in Ecology and Conservation", "id" : "ITEM-10", "issue" : "Manyangadze 2009", "issued" : { "date-parts" : [ [ "2017" ] ] }, "page" : "1-9", "title" : "Combining drones and satellite tracking as an effective tool for informing policy change in riparian habitats: A proboscis monkey case study", "type" : "article-journal" }, "uris" : [ "http://www.mendeley.com/documents/?uuid=e7dc7bb8-a74c-4543-9044-43fc3b82f737" ] } ], "mendeley" : { "formattedCitation" : "(Gini et al. 2012; Zahawi et al. 2015; Lisein et al. 2015; Kachamba et al. 2016; L. F. Gonzalez et al. 2016; Zhang et al. 2016; Getzin, Nuske, and Wiegand 2014; Getzin, Wiegand, and Sch\u00f6ning 2012; Ivosevic, Han, and Kwon 2017; Stark et al. 2017)", "plainTextFormattedCitation" : "(Gini et al. 2012; Zahawi et al. 2015; Lisein et al. 2015; Kachamba et al. 2016; L. F. Gonzalez et al. 2016; Zhang et al. 2016; Getzin, Nuske, and Wiegand 2014; Getzin, Wiegand, and Sch\u00f6ning 2012; Ivosevic, Han, and Kwon 2017; Stark et al. 2017)", "previouslyFormattedCitation" : "(Gini et al. 2012; Zahawi et al. 2015; Lisein et al. 2015; Kachamba et al. 2016; L. F. Gonzalez et al. 2016; Zhang et al. 2016; Getzin, Nuske, and Wiegand 2014; Getzin, Wiegand, and Sch\u00f6ning 2012; Ivosevic, Han, and Kwon 2017; Stark et al. 2017)" }, "properties" : { "noteIndex" : 0 }, "schema" : "https://github.com/citation-style-language/schema/raw/master/csl-citation.json" }</w:instrText>
      </w:r>
      <w:r w:rsidR="00CE2946">
        <w:fldChar w:fldCharType="separate"/>
      </w:r>
      <w:r w:rsidR="007026D6" w:rsidRPr="007026D6">
        <w:rPr>
          <w:noProof/>
        </w:rPr>
        <w:t>(Gini et al. 2012; Zahawi et al. 2015; Lisein et al. 2015; Kachamba et al. 2016; L. F. Gonzalez et al. 2016; Zhang et al. 2016; Getzin, Nuske, and Wiegand 2014; Getzin, Wiegand, and Schöning 2012; Ivosevic, Han, and Kwon 2017; Stark et al. 2017)</w:t>
      </w:r>
      <w:r w:rsidR="00CE2946">
        <w:fldChar w:fldCharType="end"/>
      </w:r>
      <w:r w:rsidR="002E6650">
        <w:t xml:space="preserve"> or mapping</w:t>
      </w:r>
      <w:r w:rsidR="007B7904">
        <w:t xml:space="preserve"> sensitive </w:t>
      </w:r>
      <w:r w:rsidR="0052773D" w:rsidRPr="00167BF5">
        <w:t xml:space="preserve">shallow coastal habitats </w:t>
      </w:r>
      <w:r w:rsidR="004732AE">
        <w:fldChar w:fldCharType="begin" w:fldLock="1"/>
      </w:r>
      <w:r w:rsidR="004732AE">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plainTextFormattedCitation" : "(Ventura et al. 2016; Casella et al. 2017)", "previouslyFormattedCitation" : "(Ventura et al. 2016; Casella et al. 2017)" }, "properties" : { "noteIndex" : 0 }, "schema" : "https://github.com/citation-style-language/schema/raw/master/csl-citation.json" }</w:instrText>
      </w:r>
      <w:r w:rsidR="004732AE">
        <w:fldChar w:fldCharType="separate"/>
      </w:r>
      <w:r w:rsidR="004732AE" w:rsidRPr="004732AE">
        <w:rPr>
          <w:noProof/>
        </w:rPr>
        <w:t>(Ventura et al. 2016; Casella et al. 2017)</w:t>
      </w:r>
      <w:r w:rsidR="004732AE">
        <w:fldChar w:fldCharType="end"/>
      </w:r>
      <w:r w:rsidR="00F02B07">
        <w:t xml:space="preserve"> </w:t>
      </w:r>
      <w:r w:rsidR="004C4EA8">
        <w:t xml:space="preserve">, </w:t>
      </w:r>
      <w:r w:rsidR="00F02B07">
        <w:t>wetlands</w:t>
      </w:r>
      <w:r w:rsidR="008462D2">
        <w:t xml:space="preserve"> </w:t>
      </w:r>
      <w:r w:rsidR="008462D2">
        <w:fldChar w:fldCharType="begin" w:fldLock="1"/>
      </w:r>
      <w:r w:rsidR="008462D2">
        <w:instrText>ADDIN CSL_CITATION { "citationItems" : [ { "id" : "ITEM-1", "itemData" : { "author" : [ { "dropping-particle" : "", "family" : "Chabot", "given" : "Dominique", "non-dropping-particle" : "", "parse-names" : false, "suffix" : "" }, { "dropping-particle" : "", "family" : "Bird", "given" : "David M", "non-dropping-particle" : "", "parse-names" : false, "suffix" : "" } ], "id" : "ITEM-1", "issue" : "June", "issued" : { "date-parts" : [ [ "2013" ] ] }, "page" : "15-24", "title" : "Small unmanned aircraft: precise and convenient new tools for surveying wetlands", "type" : "article-journal", "volume" : "24" }, "uris" : [ "http://www.mendeley.com/documents/?uuid=d44a3d6f-42f7-4e26-bfab-392a7d65889e" ] } ], "mendeley" : { "formattedCitation" : "(Chabot and Bird 2013)", "plainTextFormattedCitation" : "(Chabot and Bird 2013)", "previouslyFormattedCitation" : "(Chabot and Bird 2013)" }, "properties" : { "noteIndex" : 6 }, "schema" : "https://github.com/citation-style-language/schema/raw/master/csl-citation.json" }</w:instrText>
      </w:r>
      <w:r w:rsidR="008462D2">
        <w:fldChar w:fldCharType="separate"/>
      </w:r>
      <w:r w:rsidR="008462D2" w:rsidRPr="008462D2">
        <w:rPr>
          <w:noProof/>
        </w:rPr>
        <w:t>(Chabot and Bird 2013)</w:t>
      </w:r>
      <w:r w:rsidR="008462D2">
        <w:fldChar w:fldCharType="end"/>
      </w:r>
      <w:r w:rsidR="004C4EA8">
        <w:t xml:space="preserve"> </w:t>
      </w:r>
      <w:r w:rsidR="007962BD">
        <w:t>or</w:t>
      </w:r>
      <w:r w:rsidR="004C4EA8">
        <w:t xml:space="preserve"> riparian </w:t>
      </w:r>
      <w:r w:rsidR="007962BD">
        <w:t xml:space="preserve">ecosystems </w:t>
      </w:r>
      <w:r w:rsidR="004C4EA8">
        <w:fldChar w:fldCharType="begin" w:fldLock="1"/>
      </w:r>
      <w:r w:rsidR="004C4EA8">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4C4EA8">
        <w:fldChar w:fldCharType="separate"/>
      </w:r>
      <w:r w:rsidR="004C4EA8" w:rsidRPr="004C4EA8">
        <w:rPr>
          <w:noProof/>
        </w:rPr>
        <w:t>(Husson 2016)</w:t>
      </w:r>
      <w:r w:rsidR="004C4EA8">
        <w:fldChar w:fldCharType="end"/>
      </w:r>
      <w:r w:rsidR="00A06FFA">
        <w:t>.</w:t>
      </w:r>
      <w:r w:rsidR="004732AE">
        <w:t xml:space="preserve"> </w:t>
      </w:r>
      <w:r w:rsidR="00502E92">
        <w:t>Considering that “</w:t>
      </w:r>
      <w:r w:rsidR="00502E92" w:rsidRPr="00502E92">
        <w:t>Involvement of communities and stakeholder</w:t>
      </w:r>
      <w:r w:rsidR="00502E92">
        <w:t xml:space="preserve">” is moderately correlated to effective management in PAs, </w:t>
      </w:r>
      <w:r w:rsidR="00D92585">
        <w:t xml:space="preserve">it is fortunate that </w:t>
      </w:r>
      <w:r w:rsidR="00BA689D" w:rsidRPr="00167BF5">
        <w:t xml:space="preserve">RPAS has also been suggested as an appropriate tool for community-based forest monitoring </w:t>
      </w:r>
      <w:r w:rsidR="00BA689D" w:rsidRPr="00167BF5">
        <w:fldChar w:fldCharType="begin" w:fldLock="1"/>
      </w:r>
      <w:r w:rsidR="00BA689D"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BA689D" w:rsidRPr="00167BF5">
        <w:fldChar w:fldCharType="separate"/>
      </w:r>
      <w:r w:rsidR="00BA689D" w:rsidRPr="00167BF5">
        <w:rPr>
          <w:noProof/>
        </w:rPr>
        <w:t>(Paneque-Gálvez et al. 2014)</w:t>
      </w:r>
      <w:r w:rsidR="00BA689D" w:rsidRPr="00167BF5">
        <w:fldChar w:fldCharType="end"/>
      </w:r>
      <w:r w:rsidR="0019198A">
        <w:rPr>
          <w:rStyle w:val="shorttext"/>
          <w:lang w:val="en"/>
        </w:rPr>
        <w:t>.</w:t>
      </w:r>
      <w:r w:rsidR="0019198A">
        <w:t xml:space="preserve"> </w:t>
      </w:r>
      <w:r w:rsidR="00502E92">
        <w:t xml:space="preserve">Moreover, </w:t>
      </w:r>
      <w:r w:rsidR="00D92585">
        <w:t xml:space="preserve">RPAS can play a </w:t>
      </w:r>
      <w:r w:rsidR="00787BBC">
        <w:t>fundamental</w:t>
      </w:r>
      <w:r w:rsidR="006D58EB">
        <w:t xml:space="preserve"> role  on </w:t>
      </w:r>
      <w:r w:rsidR="00787BBC">
        <w:t xml:space="preserve">actions aimed to </w:t>
      </w:r>
      <w:r w:rsidR="00973AF3">
        <w:t>evaluate</w:t>
      </w:r>
      <w:r w:rsidR="00FC430E">
        <w:t xml:space="preserve"> </w:t>
      </w:r>
      <w:r w:rsidR="00973AF3">
        <w:t>efficiency</w:t>
      </w:r>
      <w:r w:rsidR="001A5D8D">
        <w:t xml:space="preserve"> of</w:t>
      </w:r>
      <w:r w:rsidR="006D58EB">
        <w:t xml:space="preserve"> PAs </w:t>
      </w:r>
      <w:r w:rsidR="00FC430E">
        <w:t xml:space="preserve">compared </w:t>
      </w:r>
      <w:r w:rsidR="00FC430E">
        <w:rPr>
          <w:rFonts w:ascii="Arial" w:hAnsi="Arial" w:cs="Arial"/>
          <w:color w:val="222222"/>
          <w:sz w:val="20"/>
          <w:szCs w:val="20"/>
          <w:shd w:val="clear" w:color="auto" w:fill="FFFFFF"/>
        </w:rPr>
        <w:t xml:space="preserve">to </w:t>
      </w:r>
      <w:r w:rsidR="00FC430E">
        <w:t xml:space="preserve">buffer zones and </w:t>
      </w:r>
      <w:r w:rsidR="00121497">
        <w:t>surroundings</w:t>
      </w:r>
      <w:r w:rsidR="00D92585">
        <w:t xml:space="preserve"> </w:t>
      </w:r>
      <w:r w:rsidR="00502E92" w:rsidRPr="00786450">
        <w:t xml:space="preserve">where it is assume that </w:t>
      </w:r>
      <w:r w:rsidR="00502E92">
        <w:t xml:space="preserve">higher </w:t>
      </w:r>
      <w:r w:rsidR="00502E92" w:rsidRPr="00786450">
        <w:t>rat</w:t>
      </w:r>
      <w:r w:rsidR="00502E92">
        <w:t xml:space="preserve">es of ecosystem degradation occur </w:t>
      </w:r>
      <w:r w:rsidR="00502E92">
        <w:fldChar w:fldCharType="begin" w:fldLock="1"/>
      </w:r>
      <w:r w:rsidR="00502E92">
        <w:instrText>ADDIN CSL_CITATION { "citationItems" : [ { "id" : "ITEM-1",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1", "issue" : "3", "issued" : { "date-parts" : [ [ "2008" ] ] }, "page" : "113-116", "title" : "Estimates of reserve effectiveness are confounded by leakage", "type" : "article", "volume" : "23" }, "uris" : [ "http://www.mendeley.com/documents/?uuid=af768d05-62ee-4782-a39e-dd546df6eb3c" ] } ], "mendeley" : { "formattedCitation" : "(Ewers and Rodrigues 2008)", "plainTextFormattedCitation" : "(Ewers and Rodrigues 2008)", "previouslyFormattedCitation" : "(Ewers and Rodrigues 2008)" }, "properties" : { "noteIndex" : 6 }, "schema" : "https://github.com/citation-style-language/schema/raw/master/csl-citation.json" }</w:instrText>
      </w:r>
      <w:r w:rsidR="00502E92">
        <w:fldChar w:fldCharType="separate"/>
      </w:r>
      <w:r w:rsidR="00502E92" w:rsidRPr="00FF1C4C">
        <w:rPr>
          <w:noProof/>
        </w:rPr>
        <w:t>(Ewers and Rodrigues 2008)</w:t>
      </w:r>
      <w:r w:rsidR="00502E92">
        <w:fldChar w:fldCharType="end"/>
      </w:r>
      <w:r w:rsidR="00502E92">
        <w:t>. Despite undeniable progress</w:t>
      </w:r>
      <w:r w:rsidR="00EE4F7E">
        <w:t>,</w:t>
      </w:r>
      <w:r w:rsidR="00934530">
        <w:t xml:space="preserve"> efforts to </w:t>
      </w:r>
      <w:r w:rsidR="00934530" w:rsidRPr="004C700C">
        <w:t>design</w:t>
      </w:r>
      <w:r w:rsidR="00121497">
        <w:t xml:space="preserve"> </w:t>
      </w:r>
      <w:r w:rsidR="007F528D">
        <w:t>standardized</w:t>
      </w:r>
      <w:r w:rsidR="00EE4F7E">
        <w:t xml:space="preserve"> RPAS</w:t>
      </w:r>
      <w:r w:rsidR="00934530">
        <w:t xml:space="preserve"> based surveying protocol</w:t>
      </w:r>
      <w:r w:rsidR="00121497">
        <w:t>s</w:t>
      </w:r>
      <w:r w:rsidR="00934530">
        <w:t xml:space="preserve"> remain</w:t>
      </w:r>
      <w:r w:rsidR="00CD3F16">
        <w:t xml:space="preserve"> </w:t>
      </w:r>
      <w:r w:rsidR="00CD3F16">
        <w:rPr>
          <w:rStyle w:val="shorttext"/>
          <w:lang w:val="en"/>
        </w:rPr>
        <w:t>fundamentally</w:t>
      </w:r>
      <w:r w:rsidR="00934530">
        <w:t xml:space="preserve"> unexplored</w:t>
      </w:r>
      <w:r w:rsidR="007962BD">
        <w:t>.</w:t>
      </w:r>
    </w:p>
    <w:p w:rsidR="004D5E3A" w:rsidRPr="00167BF5" w:rsidRDefault="0052773D" w:rsidP="000F56DC">
      <w:pPr>
        <w:pStyle w:val="Ttulo2"/>
      </w:pPr>
      <w:bookmarkStart w:id="6" w:name="infrastructure-and-risk-assessment"/>
      <w:bookmarkEnd w:id="6"/>
      <w:r w:rsidRPr="00167BF5">
        <w:lastRenderedPageBreak/>
        <w:t>Law enforcement</w:t>
      </w:r>
    </w:p>
    <w:p w:rsidR="00F4232D" w:rsidRPr="005A1771" w:rsidRDefault="0052773D" w:rsidP="00277561">
      <w:pPr>
        <w:pStyle w:val="FirstParagraph"/>
        <w:ind w:firstLine="720"/>
      </w:pPr>
      <w:r w:rsidRPr="00167BF5">
        <w:t xml:space="preserve">RPAS also </w:t>
      </w:r>
      <w:r w:rsidR="008F201C">
        <w:t>have their place</w:t>
      </w:r>
      <w:r w:rsidRPr="00167BF5">
        <w:t xml:space="preserve"> in the control and surveillance of </w:t>
      </w:r>
      <w:r w:rsidR="00F3742B">
        <w:t>illicit</w:t>
      </w:r>
      <w:r w:rsidR="008F5945">
        <w:t xml:space="preserve"> activities, </w:t>
      </w:r>
      <w:r w:rsidR="00F3742B">
        <w:t xml:space="preserve">ranging from  </w:t>
      </w:r>
      <w:r w:rsidR="008F5945">
        <w:t xml:space="preserve">campfires, logging, fishing, </w:t>
      </w:r>
      <w:r w:rsidR="0036701E">
        <w:t xml:space="preserve">unauthorized wells, </w:t>
      </w:r>
      <w:r w:rsidR="008F5945">
        <w:t>s</w:t>
      </w:r>
      <w:r w:rsidR="008F5945" w:rsidRPr="008F5945">
        <w:t>ewage and waste water</w:t>
      </w:r>
      <w:r w:rsidR="00E523BA">
        <w:t xml:space="preserve"> spills</w:t>
      </w:r>
      <w:r w:rsidR="008F5945">
        <w:t xml:space="preserve">, </w:t>
      </w:r>
      <w:r w:rsidR="008F5945" w:rsidRPr="008F5945">
        <w:t xml:space="preserve"> </w:t>
      </w:r>
      <w:r w:rsidR="008F5945">
        <w:t xml:space="preserve">mining, </w:t>
      </w:r>
      <w:r w:rsidR="008F5945" w:rsidRPr="0077744B">
        <w:t>encroachment</w:t>
      </w:r>
      <w:r w:rsidR="008F5945">
        <w:t xml:space="preserve">, </w:t>
      </w:r>
      <w:r w:rsidR="00F3742B">
        <w:t xml:space="preserve">vandalism, </w:t>
      </w:r>
      <w:r w:rsidR="003F6EE3">
        <w:t>poaching</w:t>
      </w:r>
      <w:r w:rsidRPr="00167BF5">
        <w:t xml:space="preserve"> </w:t>
      </w:r>
      <w:r w:rsidR="002413F8" w:rsidRPr="00167BF5">
        <w:fldChar w:fldCharType="begin" w:fldLock="1"/>
      </w:r>
      <w:r w:rsidR="00BB240F">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BB240F" w:rsidRPr="00BB240F">
        <w:rPr>
          <w:noProof/>
        </w:rPr>
        <w:t>(Mulero-Pázmány et al. 2014; Franco et al. 2016; M. A. Olivares-Mendez et al. 2014; Shaffer and Bishop 2016)</w:t>
      </w:r>
      <w:r w:rsidR="002413F8" w:rsidRPr="00167BF5">
        <w:fldChar w:fldCharType="end"/>
      </w:r>
      <w:r w:rsidRPr="00167BF5">
        <w:t xml:space="preserve"> </w:t>
      </w:r>
      <w:r w:rsidR="00F3742B">
        <w:t>to</w:t>
      </w:r>
      <w:r w:rsidRPr="00167BF5">
        <w:t xml:space="preserve"> other less contentious </w:t>
      </w:r>
      <w:r w:rsidR="00F3337D">
        <w:t>acts</w:t>
      </w:r>
      <w:r w:rsidR="002413F8" w:rsidRPr="00167BF5">
        <w:t xml:space="preserve"> </w:t>
      </w:r>
      <w:r w:rsidR="002413F8" w:rsidRPr="00167BF5">
        <w:fldChar w:fldCharType="begin" w:fldLock="1"/>
      </w:r>
      <w:r w:rsidR="0077744B">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8C0B21" w:rsidRPr="0091350B">
        <w:rPr>
          <w:noProof/>
          <w:lang w:val="es-ES"/>
        </w:rPr>
        <w:t>(Sabella et al. 2017</w:t>
      </w:r>
      <w:r w:rsidR="0077744B" w:rsidRPr="0091350B">
        <w:rPr>
          <w:noProof/>
          <w:lang w:val="es-ES"/>
        </w:rPr>
        <w:t>; Weber and Knaus 2017)</w:t>
      </w:r>
      <w:r w:rsidR="002413F8" w:rsidRPr="00167BF5">
        <w:fldChar w:fldCharType="end"/>
      </w:r>
      <w:r w:rsidR="002413F8" w:rsidRPr="00275D11">
        <w:rPr>
          <w:lang w:val="es-ES"/>
        </w:rPr>
        <w:t xml:space="preserve">. </w:t>
      </w:r>
      <w:r w:rsidR="00063CE5">
        <w:t xml:space="preserve">Regarding </w:t>
      </w:r>
      <w:r w:rsidR="00FF5DA2">
        <w:t xml:space="preserve">RPAS </w:t>
      </w:r>
      <w:r w:rsidR="000140CE">
        <w:t>as a mean to</w:t>
      </w:r>
      <w:r w:rsidR="00FF5DA2">
        <w:t xml:space="preserve"> combat </w:t>
      </w:r>
      <w:r w:rsidR="00063CE5">
        <w:t>poaching</w:t>
      </w:r>
      <w:r w:rsidR="00B066FE">
        <w:t xml:space="preserve">, </w:t>
      </w:r>
      <w:r w:rsidR="001C171F">
        <w:t xml:space="preserve">the </w:t>
      </w:r>
      <w:r w:rsidR="000050CB">
        <w:t>lack</w:t>
      </w:r>
      <w:r w:rsidR="001C171F">
        <w:t xml:space="preserve"> of scientific articles </w:t>
      </w:r>
      <w:r w:rsidR="00121497">
        <w:t>published</w:t>
      </w:r>
      <w:r w:rsidR="0077744B">
        <w:t xml:space="preserve"> on the matter</w:t>
      </w:r>
      <w:r w:rsidR="00FF5DA2">
        <w:t xml:space="preserve"> </w:t>
      </w:r>
      <w:r w:rsidR="00E523BA">
        <w:t>might</w:t>
      </w:r>
      <w:r w:rsidR="00FF5DA2">
        <w:t xml:space="preserve"> be explained </w:t>
      </w:r>
      <w:r w:rsidR="000140CE">
        <w:t xml:space="preserve">by </w:t>
      </w:r>
      <w:r w:rsidR="00FF5DA2">
        <w:t xml:space="preserve">technical </w:t>
      </w:r>
      <w:r w:rsidR="000140CE">
        <w:rPr>
          <w:rStyle w:val="tagtrans"/>
        </w:rPr>
        <w:t xml:space="preserve">shortcomings </w:t>
      </w:r>
      <w:r w:rsidR="00FF5DA2">
        <w:t>and legal constraints</w:t>
      </w:r>
      <w:r w:rsidR="000050CB">
        <w:t xml:space="preserve">, </w:t>
      </w:r>
      <w:r w:rsidR="00E523BA">
        <w:rPr>
          <w:lang w:val="en"/>
        </w:rPr>
        <w:t xml:space="preserve">despite </w:t>
      </w:r>
      <w:r w:rsidR="008C4E5F">
        <w:rPr>
          <w:lang w:val="en"/>
        </w:rPr>
        <w:t>its</w:t>
      </w:r>
      <w:r w:rsidR="00E523BA">
        <w:rPr>
          <w:lang w:val="en"/>
        </w:rPr>
        <w:t xml:space="preserve"> relevance in environmental media and organizations</w:t>
      </w:r>
      <w:r w:rsidR="00F4232D" w:rsidRPr="00167BF5">
        <w:t xml:space="preserve">. </w:t>
      </w:r>
      <w:r w:rsidR="00E523BA">
        <w:t>Relative l</w:t>
      </w:r>
      <w:r w:rsidR="00F4232D" w:rsidRPr="00167BF5">
        <w:t xml:space="preserve">ow </w:t>
      </w:r>
      <w:r w:rsidR="000050CB">
        <w:t>e</w:t>
      </w:r>
      <w:r w:rsidR="00F3337D">
        <w:t xml:space="preserve">ndurance of </w:t>
      </w:r>
      <w:r w:rsidR="00E523BA">
        <w:t>affordable</w:t>
      </w:r>
      <w:r w:rsidR="00F3337D">
        <w:t xml:space="preserve"> platform</w:t>
      </w:r>
      <w:r w:rsidR="00E523BA">
        <w:t>s</w:t>
      </w:r>
      <w:r w:rsidR="00F3337D">
        <w:t xml:space="preserve"> </w:t>
      </w:r>
      <w:r w:rsidR="00F4232D" w:rsidRPr="00167BF5">
        <w:t>limit</w:t>
      </w:r>
      <w:r w:rsidR="00F3337D">
        <w:t>s t</w:t>
      </w:r>
      <w:r w:rsidR="000140CE">
        <w:t>he area under surveillance</w:t>
      </w:r>
      <w:r w:rsidR="00F3337D">
        <w:t xml:space="preserve">, a strong requirement in </w:t>
      </w:r>
      <w:r w:rsidR="00F3337D" w:rsidRPr="00167BF5">
        <w:t>large natural pa</w:t>
      </w:r>
      <w:r w:rsidR="00F3337D">
        <w:t>rks</w:t>
      </w:r>
      <w:r w:rsidR="000140CE">
        <w:t xml:space="preserve">. </w:t>
      </w:r>
      <w:r w:rsidR="00251882">
        <w:t xml:space="preserve"> </w:t>
      </w:r>
      <w:r w:rsidR="000140CE">
        <w:t>O</w:t>
      </w:r>
      <w:r w:rsidR="000F003E">
        <w:t xml:space="preserve">perational deployment is </w:t>
      </w:r>
      <w:r w:rsidR="00880E30">
        <w:t xml:space="preserve">a </w:t>
      </w:r>
      <w:r w:rsidR="000F003E">
        <w:t>complex</w:t>
      </w:r>
      <w:r w:rsidR="00880E30">
        <w:t xml:space="preserve"> undertaking</w:t>
      </w:r>
      <w:r w:rsidR="000F003E">
        <w:t xml:space="preserve"> and </w:t>
      </w:r>
      <w:r w:rsidR="00251882">
        <w:t>i</w:t>
      </w:r>
      <w:r w:rsidR="00F4232D" w:rsidRPr="00167BF5">
        <w:t>ssues concerning</w:t>
      </w:r>
      <w:r w:rsidR="000F003E">
        <w:t xml:space="preserve"> </w:t>
      </w:r>
      <w:r w:rsidR="000F003E" w:rsidRPr="000F003E">
        <w:t xml:space="preserve">recognition of suspicious activity </w:t>
      </w:r>
      <w:r w:rsidR="000F003E">
        <w:t>or</w:t>
      </w:r>
      <w:r w:rsidR="00F3742B">
        <w:t xml:space="preserve"> </w:t>
      </w:r>
      <w:r w:rsidR="00251882">
        <w:t xml:space="preserve">flying in </w:t>
      </w:r>
      <w:r w:rsidR="000F003E" w:rsidRPr="000F003E">
        <w:t xml:space="preserve">adverse weather conditions </w:t>
      </w:r>
      <w:r w:rsidR="00F4232D" w:rsidRPr="00167BF5">
        <w:t>have n</w:t>
      </w:r>
      <w:r w:rsidR="00C52367">
        <w:t xml:space="preserve">ot yet been completely resolved. </w:t>
      </w:r>
      <w:r w:rsidR="00F3742B">
        <w:t>Moreover</w:t>
      </w:r>
      <w:r w:rsidR="00C52367">
        <w:t xml:space="preserve">, </w:t>
      </w:r>
      <w:r w:rsidR="004A1830" w:rsidRPr="004A1830">
        <w:t xml:space="preserve">meeting the </w:t>
      </w:r>
      <w:r w:rsidR="0077744B">
        <w:t>optimal</w:t>
      </w:r>
      <w:r w:rsidR="004A1830" w:rsidRPr="004A1830">
        <w:t xml:space="preserve"> specifications can be </w:t>
      </w:r>
      <w:r w:rsidR="000F003E">
        <w:t xml:space="preserve">considered </w:t>
      </w:r>
      <w:r w:rsidR="004A1830" w:rsidRPr="004A1830">
        <w:t>costly,</w:t>
      </w:r>
      <w:r w:rsidR="00C52367" w:rsidRPr="00167BF5">
        <w:t xml:space="preserve"> espe</w:t>
      </w:r>
      <w:r w:rsidR="00C52367">
        <w:t>cially</w:t>
      </w:r>
      <w:r w:rsidR="009F6CEC">
        <w:t xml:space="preserve"> </w:t>
      </w:r>
      <w:r w:rsidR="00C52367">
        <w:t xml:space="preserve"> in developing countries</w:t>
      </w:r>
      <w:r w:rsidR="00F4232D" w:rsidRPr="00167BF5">
        <w:t xml:space="preserve"> </w:t>
      </w:r>
      <w:r w:rsidR="005A1771">
        <w:t xml:space="preserve"> </w:t>
      </w:r>
      <w:r w:rsidR="005A1771" w:rsidRPr="00167BF5">
        <w:fldChar w:fldCharType="begin" w:fldLock="1"/>
      </w:r>
      <w:r w:rsidR="005A1771"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5A1771" w:rsidRPr="00167BF5">
        <w:fldChar w:fldCharType="separate"/>
      </w:r>
      <w:r w:rsidR="005A1771" w:rsidRPr="00167BF5">
        <w:rPr>
          <w:noProof/>
        </w:rPr>
        <w:t>(Banzi 2014)</w:t>
      </w:r>
      <w:r w:rsidR="005A1771" w:rsidRPr="00167BF5">
        <w:fldChar w:fldCharType="end"/>
      </w:r>
      <w:r w:rsidR="00C52367">
        <w:t xml:space="preserve">. </w:t>
      </w:r>
      <w:r w:rsidR="00F4232D" w:rsidRPr="00167BF5">
        <w:t xml:space="preserve">However, as technology </w:t>
      </w:r>
      <w:r w:rsidR="001C171F">
        <w:t xml:space="preserve">increasingly </w:t>
      </w:r>
      <w:r w:rsidR="009F6CEC">
        <w:t xml:space="preserve">will become </w:t>
      </w:r>
      <w:r w:rsidR="00F4232D" w:rsidRPr="00167BF5">
        <w:t>more accessible</w:t>
      </w:r>
      <w:r w:rsidR="001C171F">
        <w:t xml:space="preserve"> and sophisticated</w:t>
      </w:r>
      <w:r w:rsidR="00F4232D" w:rsidRPr="00167BF5">
        <w:t xml:space="preserve">, it is expected that main barriers will appear in the legislative and social sphere. </w:t>
      </w:r>
      <w:r w:rsidR="00483E48">
        <w:t xml:space="preserve">For instance, </w:t>
      </w:r>
      <w:r w:rsidR="00F4232D" w:rsidRPr="00167BF5">
        <w:t>fly</w:t>
      </w:r>
      <w:r w:rsidR="00D840D2">
        <w:t>ing</w:t>
      </w:r>
      <w:r w:rsidR="00F4232D" w:rsidRPr="00167BF5">
        <w:t xml:space="preserve"> beyond the visual </w:t>
      </w:r>
      <w:r w:rsidR="00F4232D">
        <w:t>line of sight (BVLOS)</w:t>
      </w:r>
      <w:r w:rsidR="001D264D">
        <w:t xml:space="preserve"> </w:t>
      </w:r>
      <w:r w:rsidR="00121497">
        <w:t>or</w:t>
      </w:r>
      <w:r w:rsidR="001D264D">
        <w:t xml:space="preserve"> </w:t>
      </w:r>
      <w:r w:rsidR="00B066FE">
        <w:t>above</w:t>
      </w:r>
      <w:r w:rsidR="001D264D">
        <w:t xml:space="preserve"> a certain altitude</w:t>
      </w:r>
      <w:r w:rsidR="00D840D2" w:rsidRPr="00167BF5">
        <w:t xml:space="preserve"> is </w:t>
      </w:r>
      <w:r w:rsidR="00196A93">
        <w:t xml:space="preserve">often </w:t>
      </w:r>
      <w:r w:rsidR="00D840D2" w:rsidRPr="00167BF5">
        <w:t>forbidden</w:t>
      </w:r>
      <w:r w:rsidR="00F4232D" w:rsidRPr="00167BF5">
        <w:t xml:space="preserve">, </w:t>
      </w:r>
      <w:r w:rsidR="000050CB">
        <w:t>restricting</w:t>
      </w:r>
      <w:r w:rsidR="00F4232D" w:rsidRPr="00167BF5">
        <w:t xml:space="preserve"> the </w:t>
      </w:r>
      <w:r w:rsidR="000050CB">
        <w:t>usefulness</w:t>
      </w:r>
      <w:r w:rsidR="000050CB" w:rsidRPr="00167BF5">
        <w:t xml:space="preserve"> </w:t>
      </w:r>
      <w:r w:rsidR="00F4232D" w:rsidRPr="00167BF5">
        <w:t>of the inspection.</w:t>
      </w:r>
      <w:r w:rsidR="00EB0E54">
        <w:t xml:space="preserve"> But ethi</w:t>
      </w:r>
      <w:r w:rsidR="00063CE5">
        <w:t xml:space="preserve">cal and social issues are also </w:t>
      </w:r>
      <w:r w:rsidR="00EB0E54">
        <w:t xml:space="preserve">factors to </w:t>
      </w:r>
      <w:r w:rsidR="00693CEF">
        <w:t>bear</w:t>
      </w:r>
      <w:r w:rsidR="00EB0E54">
        <w:t xml:space="preserve"> in mind.</w:t>
      </w:r>
      <w:r w:rsidR="0077744B">
        <w:t xml:space="preserve"> Detractors</w:t>
      </w:r>
      <w:r w:rsidR="0077744B" w:rsidRPr="00167BF5">
        <w:t xml:space="preserve"> are skeptical about the ability of RPAS to persuade offenders, who in many cases </w:t>
      </w:r>
      <w:r w:rsidR="0077744B" w:rsidRPr="00167BF5">
        <w:rPr>
          <w:rStyle w:val="shorttext"/>
          <w:lang w:val="en"/>
        </w:rPr>
        <w:t>go through a situation of great need</w:t>
      </w:r>
      <w:r w:rsidR="0077744B">
        <w:t>.</w:t>
      </w:r>
      <w:r w:rsidR="00F4232D" w:rsidRPr="00167BF5">
        <w:t xml:space="preserve"> </w:t>
      </w:r>
      <w:r w:rsidR="00EB0E54" w:rsidRPr="00167BF5">
        <w:fldChar w:fldCharType="begin" w:fldLock="1"/>
      </w:r>
      <w:r w:rsidR="00EB0E54"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EB0E54" w:rsidRPr="00167BF5">
        <w:fldChar w:fldCharType="separate"/>
      </w:r>
      <w:r w:rsidR="00EB0E54" w:rsidRPr="00EB0E54">
        <w:rPr>
          <w:noProof/>
        </w:rPr>
        <w:t>(Duffy 2014)</w:t>
      </w:r>
      <w:r w:rsidR="00EB0E54" w:rsidRPr="00167BF5">
        <w:fldChar w:fldCharType="end"/>
      </w:r>
      <w:r w:rsidR="00EB0E54" w:rsidRPr="00EB0E54">
        <w:t xml:space="preserve"> analyzed the consequences of the militarization of conservation practices as an increasing trend in PAs around the world</w:t>
      </w:r>
      <w:r w:rsidR="00D24D46">
        <w:t xml:space="preserve"> </w:t>
      </w:r>
      <w:r w:rsidR="00EB0E54" w:rsidRPr="00EB0E54">
        <w:t xml:space="preserve">and illustrates </w:t>
      </w:r>
      <w:r w:rsidR="00EB0E54">
        <w:t xml:space="preserve">how RPAS and other technologies can contribute to </w:t>
      </w:r>
      <w:r w:rsidR="00F4232D" w:rsidRPr="00167BF5">
        <w:t>human right breaching</w:t>
      </w:r>
      <w:r w:rsidR="00D24D46">
        <w:t xml:space="preserve">, </w:t>
      </w:r>
      <w:r w:rsidR="000140CE">
        <w:t>compromising</w:t>
      </w:r>
      <w:r w:rsidR="00693CEF">
        <w:t xml:space="preserve"> </w:t>
      </w:r>
      <w:r w:rsidR="00D25845">
        <w:t xml:space="preserve">effective conservation and </w:t>
      </w:r>
      <w:r w:rsidR="00693CEF">
        <w:t>communities</w:t>
      </w:r>
      <w:r w:rsidR="000140CE">
        <w:t xml:space="preserve"> engagement </w:t>
      </w:r>
      <w:r w:rsidR="00D24D46">
        <w:fldChar w:fldCharType="begin" w:fldLock="1"/>
      </w:r>
      <w:r w:rsidR="00D24D46">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D24D46">
        <w:fldChar w:fldCharType="separate"/>
      </w:r>
      <w:r w:rsidR="00D24D46" w:rsidRPr="00D24D46">
        <w:rPr>
          <w:noProof/>
        </w:rPr>
        <w:t>(Sandbrook 2015)</w:t>
      </w:r>
      <w:r w:rsidR="00D24D46">
        <w:fldChar w:fldCharType="end"/>
      </w:r>
      <w:r w:rsidR="00D24D46">
        <w:t>.</w:t>
      </w:r>
      <w:r w:rsidR="00EA2008">
        <w:t xml:space="preserve"> </w:t>
      </w:r>
      <w:r w:rsidR="009F0FE0">
        <w:rPr>
          <w:lang w:val="en"/>
        </w:rPr>
        <w:t xml:space="preserve">However, some studies have </w:t>
      </w:r>
      <w:r w:rsidR="00087AB5">
        <w:rPr>
          <w:lang w:val="en"/>
        </w:rPr>
        <w:lastRenderedPageBreak/>
        <w:t>remarked</w:t>
      </w:r>
      <w:r w:rsidR="009F0FE0">
        <w:rPr>
          <w:lang w:val="en"/>
        </w:rPr>
        <w:t xml:space="preserve"> that the effectiveness of antipoaching depends on a greater allocation of resources </w:t>
      </w:r>
      <w:r w:rsidR="009F0FE0">
        <w:rPr>
          <w:lang w:val="en"/>
        </w:rPr>
        <w:fldChar w:fldCharType="begin" w:fldLock="1"/>
      </w:r>
      <w:r w:rsidR="009F0FE0">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9F0FE0">
        <w:rPr>
          <w:lang w:val="en"/>
        </w:rPr>
        <w:fldChar w:fldCharType="separate"/>
      </w:r>
      <w:r w:rsidR="009F0FE0" w:rsidRPr="009F0FE0">
        <w:rPr>
          <w:noProof/>
          <w:lang w:val="en"/>
        </w:rPr>
        <w:t>(Hilborn et al. 2006)</w:t>
      </w:r>
      <w:r w:rsidR="009F0FE0">
        <w:rPr>
          <w:lang w:val="en"/>
        </w:rPr>
        <w:fldChar w:fldCharType="end"/>
      </w:r>
      <w:r w:rsidR="0088188C">
        <w:rPr>
          <w:lang w:val="en"/>
        </w:rPr>
        <w:t xml:space="preserve">. Moreover, </w:t>
      </w:r>
      <w:r w:rsidR="00D24D46">
        <w:rPr>
          <w:lang w:val="en"/>
        </w:rPr>
        <w:t>registering</w:t>
      </w:r>
      <w:r w:rsidR="0088188C">
        <w:rPr>
          <w:lang w:val="en"/>
        </w:rPr>
        <w:t xml:space="preserve"> </w:t>
      </w:r>
      <w:r w:rsidR="000050CB">
        <w:rPr>
          <w:lang w:val="en"/>
        </w:rPr>
        <w:t>forbidden</w:t>
      </w:r>
      <w:r w:rsidR="00D24D46">
        <w:rPr>
          <w:lang w:val="en"/>
        </w:rPr>
        <w:t xml:space="preserve"> activities</w:t>
      </w:r>
      <w:r w:rsidR="00AB7B1D">
        <w:rPr>
          <w:lang w:val="en"/>
        </w:rPr>
        <w:t xml:space="preserve">, such illegal fishing within the limits of marine </w:t>
      </w:r>
      <w:r w:rsidR="0077744B">
        <w:rPr>
          <w:lang w:val="en"/>
        </w:rPr>
        <w:t>parks</w:t>
      </w:r>
      <w:r w:rsidR="00AB7B1D">
        <w:rPr>
          <w:lang w:val="en"/>
        </w:rPr>
        <w:t xml:space="preserve">, </w:t>
      </w:r>
      <w:r w:rsidR="00F4232D">
        <w:rPr>
          <w:lang w:val="en"/>
        </w:rPr>
        <w:t>can prove to be v</w:t>
      </w:r>
      <w:r w:rsidR="0088188C">
        <w:rPr>
          <w:lang w:val="en"/>
        </w:rPr>
        <w:t>alid evidence against offenders</w:t>
      </w:r>
      <w:r w:rsidR="00AB7B1D">
        <w:rPr>
          <w:lang w:val="en"/>
        </w:rPr>
        <w:t xml:space="preserve">, even when they </w:t>
      </w:r>
      <w:r w:rsidR="00556382">
        <w:rPr>
          <w:lang w:val="en"/>
        </w:rPr>
        <w:t>were</w:t>
      </w:r>
      <w:r w:rsidR="00AB7B1D">
        <w:rPr>
          <w:lang w:val="en"/>
        </w:rPr>
        <w:t xml:space="preserve"> seized outside the no </w:t>
      </w:r>
      <w:r w:rsidR="00AB7B1D" w:rsidRPr="00AB7B1D">
        <w:rPr>
          <w:lang w:val="en"/>
        </w:rPr>
        <w:t xml:space="preserve">catchment </w:t>
      </w:r>
      <w:r w:rsidR="0077744B">
        <w:rPr>
          <w:lang w:val="en"/>
        </w:rPr>
        <w:t>areas</w:t>
      </w:r>
      <w:r w:rsidR="0088188C">
        <w:rPr>
          <w:lang w:val="en"/>
        </w:rPr>
        <w:t>.</w:t>
      </w:r>
      <w:r w:rsidR="001C171F">
        <w:rPr>
          <w:lang w:val="en"/>
        </w:rPr>
        <w:t xml:space="preserve"> </w:t>
      </w:r>
      <w:r w:rsidR="001C171F" w:rsidRPr="00167BF5">
        <w:t>Probably the success of such initiatives requires a greater consensus among the parties involved and the development of strategies that seek to solve the causes of poaching.</w:t>
      </w:r>
    </w:p>
    <w:p w:rsidR="004D5E3A" w:rsidRPr="00167BF5" w:rsidRDefault="0052773D" w:rsidP="00253C80">
      <w:pPr>
        <w:pStyle w:val="Ttulo2"/>
        <w:rPr>
          <w:rFonts w:cs="Times New Roman"/>
        </w:rPr>
      </w:pPr>
      <w:bookmarkStart w:id="7" w:name="ecotourism"/>
      <w:bookmarkEnd w:id="7"/>
      <w:r w:rsidRPr="00167BF5">
        <w:rPr>
          <w:rFonts w:cs="Times New Roman"/>
        </w:rPr>
        <w:t>Ecotourism</w:t>
      </w:r>
    </w:p>
    <w:p w:rsidR="00F4232D" w:rsidRPr="00F4232D" w:rsidRDefault="004D6338" w:rsidP="00002ACE">
      <w:pPr>
        <w:pStyle w:val="Paragraph"/>
      </w:pPr>
      <w:r>
        <w:tab/>
      </w:r>
      <w:r w:rsidR="00D840D2" w:rsidRPr="00167BF5">
        <w:t>Wit</w:t>
      </w:r>
      <w:r w:rsidR="00D840D2">
        <w:t>hin the still scarce literature</w:t>
      </w:r>
      <w:r w:rsidR="00D840D2" w:rsidRPr="00167BF5">
        <w:t xml:space="preserve"> </w:t>
      </w:r>
      <w:r w:rsidR="00DC78FE" w:rsidRPr="00167BF5">
        <w:fldChar w:fldCharType="begin" w:fldLock="1"/>
      </w:r>
      <w:r w:rsidR="00DC78FE"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00DC78FE" w:rsidRPr="00167BF5">
        <w:fldChar w:fldCharType="separate"/>
      </w:r>
      <w:r w:rsidR="00DC78FE" w:rsidRPr="00167BF5">
        <w:rPr>
          <w:noProof/>
        </w:rPr>
        <w:t>(King 2014)</w:t>
      </w:r>
      <w:r w:rsidR="00DC78FE"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D840D2">
        <w:t>.</w:t>
      </w:r>
      <w:r w:rsidR="00ED7812" w:rsidRPr="00167BF5">
        <w:t xml:space="preserve"> </w:t>
      </w:r>
      <w:r w:rsidR="000E4693" w:rsidRPr="00167BF5">
        <w:fldChar w:fldCharType="begin" w:fldLock="1"/>
      </w:r>
      <w:r w:rsidR="0083478F">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une", "issued" : { "date-parts" : [ [ "2017" ] ] }, "page" : "157-164", "publisher" : "Elsevier", "title" : "The usability of unmanned aerial vehicles (UAVs) for measuring park-based physical activity", "type" : "article-journal", "volume" : "167" }, "uris" : [ "http://www.mendeley.com/documents/?uuid=f0d3c1a1-99a2-4c68-a7e4-fe2b22ff9412"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0E4693" w:rsidRPr="00167BF5">
        <w:fldChar w:fldCharType="separate"/>
      </w:r>
      <w:r w:rsidR="0083478F" w:rsidRPr="0083478F">
        <w:rPr>
          <w:noProof/>
        </w:rPr>
        <w:t>(Hansen 2016; Park and Ewing 2017)</w:t>
      </w:r>
      <w:r w:rsidR="000E4693" w:rsidRPr="00167BF5">
        <w:fldChar w:fldCharType="end"/>
      </w:r>
      <w:r w:rsidR="000E4693" w:rsidRPr="00167BF5">
        <w:t xml:space="preserve"> </w:t>
      </w:r>
      <w:r w:rsidR="0052773D" w:rsidRPr="00167BF5">
        <w:t>val</w:t>
      </w:r>
      <w:r w:rsidR="0083478F">
        <w:t>ue</w:t>
      </w:r>
      <w:r w:rsidR="0061733B">
        <w:t>d</w:t>
      </w:r>
      <w:r w:rsidR="0083478F">
        <w:t xml:space="preserve"> the effectiveness of RPAS to monitor</w:t>
      </w:r>
      <w:r w:rsidR="0052773D" w:rsidRPr="00167BF5">
        <w:t xml:space="preserve"> visitors </w:t>
      </w:r>
      <w:r w:rsidR="0083478F">
        <w:t xml:space="preserve">activities in </w:t>
      </w:r>
      <w:r w:rsidR="00847B28">
        <w:t>PAs</w:t>
      </w:r>
      <w:r w:rsidR="00D840D2">
        <w:t xml:space="preserve"> and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83478F">
        <w:t>propose</w:t>
      </w:r>
      <w:r w:rsidR="0061733B">
        <w:t>d</w:t>
      </w:r>
      <w:r w:rsidR="007E3B00">
        <w:t xml:space="preserve"> possible </w:t>
      </w:r>
      <w:r w:rsidR="00D840D2">
        <w:t xml:space="preserve">profitable concession scenarios. </w:t>
      </w:r>
      <w:r w:rsidR="00D840D2">
        <w:rPr>
          <w:rStyle w:val="shorttext"/>
          <w:lang w:val="en"/>
        </w:rPr>
        <w:t>S</w:t>
      </w:r>
      <w:r w:rsidR="009A5116">
        <w:rPr>
          <w:rStyle w:val="shorttext"/>
          <w:lang w:val="en"/>
        </w:rPr>
        <w:t>takeholders</w:t>
      </w:r>
      <w:r w:rsidR="00246E9E">
        <w:rPr>
          <w:rStyle w:val="shorttext"/>
          <w:lang w:val="en"/>
        </w:rPr>
        <w:t xml:space="preserve"> agreed on a set of policies to</w:t>
      </w:r>
      <w:r w:rsidR="002F7908">
        <w:rPr>
          <w:lang w:val="en"/>
        </w:rPr>
        <w:t xml:space="preserve"> </w:t>
      </w:r>
      <w:r w:rsidR="00246E9E">
        <w:rPr>
          <w:lang w:val="en"/>
        </w:rPr>
        <w:t xml:space="preserve">establish </w:t>
      </w:r>
      <w:r w:rsidR="002F7908">
        <w:rPr>
          <w:lang w:val="en"/>
        </w:rPr>
        <w:t xml:space="preserve">permitted activities </w:t>
      </w:r>
      <w:r w:rsidR="00F4232D" w:rsidRPr="00167BF5">
        <w:t>with</w:t>
      </w:r>
      <w:r w:rsidR="002F7908">
        <w:t xml:space="preserve"> RPAS</w:t>
      </w:r>
      <w:r w:rsidR="00864FFD">
        <w:t xml:space="preserve"> </w:t>
      </w:r>
      <w:r w:rsidR="00246E9E">
        <w:t>within</w:t>
      </w:r>
      <w:r w:rsidR="00864FFD" w:rsidRPr="00167BF5">
        <w:t xml:space="preserve"> </w:t>
      </w:r>
      <w:r w:rsidR="00864FFD">
        <w:t xml:space="preserve">tourist locations in </w:t>
      </w:r>
      <w:r w:rsidR="00864FFD" w:rsidRPr="00167BF5">
        <w:t>Antarctica</w:t>
      </w:r>
      <w:r w:rsidR="00847B28">
        <w:t xml:space="preserve"> </w:t>
      </w:r>
      <w:r w:rsidR="00847B28" w:rsidRPr="00167BF5">
        <w:fldChar w:fldCharType="begin" w:fldLock="1"/>
      </w:r>
      <w:r w:rsidR="00847B28"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847B28" w:rsidRPr="00167BF5">
        <w:fldChar w:fldCharType="separate"/>
      </w:r>
      <w:r w:rsidR="00847B28" w:rsidRPr="00167BF5">
        <w:rPr>
          <w:noProof/>
        </w:rPr>
        <w:t>(Leary 2017)</w:t>
      </w:r>
      <w:r w:rsidR="00847B28" w:rsidRPr="00167BF5">
        <w:fldChar w:fldCharType="end"/>
      </w:r>
      <w:r w:rsidR="009323FC">
        <w:t>. O</w:t>
      </w:r>
      <w:r w:rsidR="00847B28">
        <w:t>ther</w:t>
      </w:r>
      <w:r w:rsidR="009323FC">
        <w:t xml:space="preserve"> PAs</w:t>
      </w:r>
      <w:r w:rsidR="00847B28">
        <w:t xml:space="preserve"> opted for simpler rules</w:t>
      </w:r>
      <w:r w:rsidR="005A015E">
        <w:t xml:space="preserve"> </w:t>
      </w:r>
      <w:r w:rsidR="005A015E">
        <w:fldChar w:fldCharType="begin" w:fldLock="1"/>
      </w:r>
      <w:r w:rsidR="005A015E">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5A015E">
        <w:fldChar w:fldCharType="separate"/>
      </w:r>
      <w:r w:rsidR="005A015E" w:rsidRPr="005A015E">
        <w:rPr>
          <w:noProof/>
        </w:rPr>
        <w:t>(OEH 2017)</w:t>
      </w:r>
      <w:r w:rsidR="005A015E">
        <w:fldChar w:fldCharType="end"/>
      </w:r>
      <w:r w:rsidR="00246E9E">
        <w:t xml:space="preserve"> </w:t>
      </w:r>
      <w:r w:rsidR="009323FC">
        <w:t xml:space="preserve"> or</w:t>
      </w:r>
      <w:r w:rsidR="004F4D51">
        <w:t>, not without</w:t>
      </w:r>
      <w:r w:rsidR="001849C3">
        <w:t xml:space="preserve"> founded</w:t>
      </w:r>
      <w:r w:rsidR="004F4D51">
        <w:t xml:space="preserve"> reasons,</w:t>
      </w:r>
      <w:r w:rsidR="00E4019B">
        <w:t xml:space="preserve"> </w:t>
      </w:r>
      <w:r w:rsidR="00056B54">
        <w:t>banned</w:t>
      </w:r>
      <w:r w:rsidR="009323FC">
        <w:t xml:space="preserve"> RPAS</w:t>
      </w:r>
      <w:r w:rsidR="00483E48">
        <w:t xml:space="preserve"> arguing safety reasons </w:t>
      </w:r>
      <w:r w:rsidR="00D537E6">
        <w:t xml:space="preserve">and </w:t>
      </w:r>
      <w:r w:rsidR="005A015E">
        <w:t>wildlif</w:t>
      </w:r>
      <w:r w:rsidR="00D537E6">
        <w:t>e</w:t>
      </w:r>
      <w:r w:rsidR="00483E48">
        <w:t xml:space="preserve"> impact </w:t>
      </w:r>
      <w:r w:rsidR="00483E48">
        <w:fldChar w:fldCharType="begin" w:fldLock="1"/>
      </w:r>
      <w:r w:rsidR="00483E48">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483E48">
        <w:fldChar w:fldCharType="separate"/>
      </w:r>
      <w:r w:rsidR="00483E48" w:rsidRPr="00483E48">
        <w:rPr>
          <w:noProof/>
        </w:rPr>
        <w:t>(Peyer 2015)</w:t>
      </w:r>
      <w:r w:rsidR="00483E48">
        <w:fldChar w:fldCharType="end"/>
      </w:r>
      <w:r w:rsidR="00D537E6">
        <w:t>.</w:t>
      </w:r>
      <w:r w:rsidR="00D537E6">
        <w:rPr>
          <w:rStyle w:val="shorttext"/>
          <w:lang w:val="en"/>
        </w:rPr>
        <w:t xml:space="preserve"> </w:t>
      </w:r>
      <w:r w:rsidR="001849C3">
        <w:t>Accidents</w:t>
      </w:r>
      <w:r w:rsidR="00F4232D" w:rsidRPr="00167BF5">
        <w:t xml:space="preserve"> </w:t>
      </w:r>
      <w:r w:rsidR="004F4D51">
        <w:t>could</w:t>
      </w:r>
      <w:r w:rsidR="001849C3">
        <w:t xml:space="preserve"> also</w:t>
      </w:r>
      <w:r w:rsidR="004F4D51">
        <w:t xml:space="preserve"> lead</w:t>
      </w:r>
      <w:r w:rsidR="00F4232D">
        <w:t xml:space="preserve"> </w:t>
      </w:r>
      <w:r w:rsidR="00743563">
        <w:t xml:space="preserve">to </w:t>
      </w:r>
      <w:r w:rsidR="00087AB5">
        <w:t xml:space="preserve">unexpected </w:t>
      </w:r>
      <w:r w:rsidR="00E833DA">
        <w:t>hazardous events,</w:t>
      </w:r>
      <w:r w:rsidR="00F4232D" w:rsidRPr="00167BF5">
        <w:t xml:space="preserve"> </w:t>
      </w:r>
      <w:r w:rsidR="007565FD">
        <w:t xml:space="preserve">like </w:t>
      </w:r>
      <w:r w:rsidR="00743563">
        <w:t xml:space="preserve">water supply </w:t>
      </w:r>
      <w:r w:rsidR="007565FD">
        <w:t xml:space="preserve">pollution </w:t>
      </w:r>
      <w:r w:rsidR="00F4232D" w:rsidRPr="00167BF5">
        <w:t xml:space="preserve">or </w:t>
      </w:r>
      <w:r w:rsidR="007565FD">
        <w:t>wildfires</w:t>
      </w:r>
      <w:r w:rsidR="00F4232D" w:rsidRPr="00167BF5">
        <w:t xml:space="preserve"> in sensitive areas due to the presence of </w:t>
      </w:r>
      <w:r w:rsidR="004F4D51">
        <w:t xml:space="preserve">toxic </w:t>
      </w:r>
      <w:r w:rsidR="000050CB">
        <w:t xml:space="preserve">and flammable </w:t>
      </w:r>
      <w:r w:rsidR="004F4D51">
        <w:t xml:space="preserve">components. </w:t>
      </w:r>
      <w:r w:rsidR="00F4232D" w:rsidRPr="00167BF5">
        <w:t xml:space="preserve">Even when the </w:t>
      </w:r>
      <w:r w:rsidR="00E65762">
        <w:t xml:space="preserve">economic </w:t>
      </w:r>
      <w:r w:rsidR="0088188C">
        <w:t xml:space="preserve">benefits and </w:t>
      </w:r>
      <w:r w:rsidR="00F4232D" w:rsidRPr="00167BF5">
        <w:t>leisure possibilities are</w:t>
      </w:r>
      <w:r w:rsidR="0088188C">
        <w:t xml:space="preserve"> promising</w:t>
      </w:r>
      <w:r w:rsidR="00F4232D" w:rsidRPr="00167BF5">
        <w:t>, it would be advisable to be cautious in the face of the demand of the ecotourism industry to incor</w:t>
      </w:r>
      <w:r w:rsidR="004F4D51">
        <w:t xml:space="preserve">porate RPAS in their activities, as </w:t>
      </w:r>
      <w:r w:rsidR="007761B3" w:rsidRPr="007761B3">
        <w:t>undesirable event</w:t>
      </w:r>
      <w:r w:rsidR="007761B3">
        <w:t>s can fuel</w:t>
      </w:r>
      <w:r w:rsidR="004F4D51" w:rsidRPr="00167BF5">
        <w:t xml:space="preserve"> the low popularity of RPAS </w:t>
      </w:r>
      <w:r w:rsidR="004F4D51">
        <w:t>in</w:t>
      </w:r>
      <w:r w:rsidR="004F4D51" w:rsidRPr="00167BF5">
        <w:t xml:space="preserve"> detriment of the </w:t>
      </w:r>
      <w:r w:rsidR="004F4D51">
        <w:t>advantages</w:t>
      </w:r>
      <w:r w:rsidR="004F4D51" w:rsidRPr="00167BF5">
        <w:t xml:space="preserve"> they bring.</w:t>
      </w:r>
    </w:p>
    <w:p w:rsidR="004D5E3A" w:rsidRPr="00891452" w:rsidRDefault="0052773D" w:rsidP="00B53190">
      <w:pPr>
        <w:pStyle w:val="Ttulo1"/>
        <w:tabs>
          <w:tab w:val="left" w:pos="6830"/>
        </w:tabs>
        <w:rPr>
          <w:rFonts w:cs="Times New Roman"/>
        </w:rPr>
      </w:pPr>
      <w:bookmarkStart w:id="8" w:name="environmental-management-and-decision-su"/>
      <w:bookmarkEnd w:id="8"/>
      <w:r w:rsidRPr="00891452">
        <w:rPr>
          <w:rFonts w:cs="Times New Roman"/>
        </w:rPr>
        <w:t>Environmental</w:t>
      </w:r>
      <w:r w:rsidR="00483238">
        <w:rPr>
          <w:rFonts w:cs="Times New Roman"/>
        </w:rPr>
        <w:t xml:space="preserve"> management and </w:t>
      </w:r>
      <w:r w:rsidR="00114423">
        <w:rPr>
          <w:rFonts w:cs="Times New Roman"/>
        </w:rPr>
        <w:t>disaster</w:t>
      </w:r>
      <w:r w:rsidR="00483238">
        <w:rPr>
          <w:rFonts w:cs="Times New Roman"/>
        </w:rPr>
        <w:t xml:space="preserve"> response</w:t>
      </w:r>
    </w:p>
    <w:p w:rsidR="00336620" w:rsidRPr="00336620" w:rsidRDefault="00167E3B" w:rsidP="00336620">
      <w:pPr>
        <w:pStyle w:val="Paragraph"/>
        <w:ind w:firstLine="720"/>
        <w:rPr>
          <w:lang w:val="en"/>
        </w:rPr>
      </w:pPr>
      <w:r>
        <w:t>RPAS</w:t>
      </w:r>
      <w:r w:rsidR="00F473A7">
        <w:t xml:space="preserve"> </w:t>
      </w:r>
      <w:r w:rsidR="00D840D2">
        <w:t>has been adapted f</w:t>
      </w:r>
      <w:r w:rsidR="0088188C">
        <w:t>o</w:t>
      </w:r>
      <w:r w:rsidR="00D840D2">
        <w:t>r</w:t>
      </w:r>
      <w:r w:rsidR="0088188C">
        <w:t xml:space="preserve"> </w:t>
      </w:r>
      <w:r w:rsidR="00CE4AFB">
        <w:t xml:space="preserve">remotely sensing pollution and air / water quality </w:t>
      </w:r>
      <w:r w:rsidR="00CE4AFB">
        <w:lastRenderedPageBreak/>
        <w:t xml:space="preserve">measurements </w:t>
      </w:r>
      <w:r w:rsidR="00D840D2">
        <w:fldChar w:fldCharType="begin" w:fldLock="1"/>
      </w:r>
      <w:r w:rsidR="007A7054">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D840D2">
        <w:fldChar w:fldCharType="separate"/>
      </w:r>
      <w:r w:rsidR="00D840D2" w:rsidRPr="00D840D2">
        <w:rPr>
          <w:noProof/>
        </w:rPr>
        <w:t>(Schwarzbach et al. 2014; Zang et al. 2012; Ore et al. 2015)</w:t>
      </w:r>
      <w:r w:rsidR="00D840D2">
        <w:fldChar w:fldCharType="end"/>
      </w:r>
      <w:r w:rsidR="00A06FFA">
        <w:t>,</w:t>
      </w:r>
      <w:r w:rsidR="00D840D2">
        <w:t xml:space="preserve"> </w:t>
      </w:r>
      <w:r w:rsidR="0052773D" w:rsidRPr="00167BF5">
        <w:t xml:space="preserve">mapping </w:t>
      </w:r>
      <w:r w:rsidR="004B3C76" w:rsidRPr="00167BF5">
        <w:t>environmental</w:t>
      </w:r>
      <w:r w:rsidR="0052773D" w:rsidRPr="00167BF5">
        <w:t xml:space="preserve"> risk factors for predicting zoonotic diseases</w:t>
      </w:r>
      <w:r>
        <w:t xml:space="preserve"> </w:t>
      </w:r>
      <w:r w:rsidRPr="00167BF5">
        <w:t xml:space="preserve"> </w:t>
      </w:r>
      <w:r w:rsidRPr="00167BF5">
        <w:fldChar w:fldCharType="begin" w:fldLock="1"/>
      </w:r>
      <w:r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Pr="00167BF5">
        <w:rPr>
          <w:noProof/>
        </w:rPr>
        <w:t>(Fornace et al. 2014)</w:t>
      </w:r>
      <w:r w:rsidRPr="00167BF5">
        <w:fldChar w:fldCharType="end"/>
      </w:r>
      <w:r w:rsidR="00E309FE">
        <w:t>,</w:t>
      </w:r>
      <w:r w:rsidR="0052773D" w:rsidRPr="00167BF5">
        <w:t xml:space="preserve"> </w:t>
      </w:r>
      <w:r w:rsidR="00A06FFA">
        <w:t xml:space="preserve">erosion </w:t>
      </w:r>
      <w:r w:rsidR="00E309FE">
        <w:t xml:space="preserve">and sediments dynamics </w:t>
      </w:r>
      <w:r w:rsidR="00A06FFA">
        <w:fldChar w:fldCharType="begin" w:fldLock="1"/>
      </w:r>
      <w:r w:rsidR="00A06FFA">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A06FFA">
        <w:fldChar w:fldCharType="separate"/>
      </w:r>
      <w:r w:rsidR="00A06FFA" w:rsidRPr="004732AE">
        <w:rPr>
          <w:noProof/>
        </w:rPr>
        <w:t>(Casella et al. 2016, 2014)</w:t>
      </w:r>
      <w:r w:rsidR="00A06FFA">
        <w:fldChar w:fldCharType="end"/>
      </w:r>
      <w:r w:rsidR="00524F24">
        <w:t xml:space="preserve"> and natural hazards assessment and emergency response, including</w:t>
      </w:r>
      <w:r w:rsidR="00D42FE6">
        <w:t xml:space="preserve"> </w:t>
      </w:r>
      <w:r w:rsidR="00D840D2">
        <w:t xml:space="preserve"> </w:t>
      </w:r>
      <w:r w:rsidR="00E309FE">
        <w:t xml:space="preserve">landslides, volcanic activity, </w:t>
      </w:r>
      <w:r w:rsidR="003C763B">
        <w:t>flood events</w:t>
      </w:r>
      <w:r w:rsidR="00524F24">
        <w:t xml:space="preserve">, </w:t>
      </w:r>
      <w:r w:rsidR="00D840D2">
        <w:t>wildfires</w:t>
      </w:r>
      <w:r w:rsidR="00524F24">
        <w:t xml:space="preserve"> and </w:t>
      </w:r>
      <w:r w:rsidR="009F6CEC">
        <w:t xml:space="preserve"> assist in </w:t>
      </w:r>
      <w:r w:rsidR="00E309FE">
        <w:t>search and rescue missions</w:t>
      </w:r>
      <w:r w:rsidR="00E309FE" w:rsidRPr="00167BF5">
        <w:t xml:space="preserve"> </w:t>
      </w:r>
      <w:r w:rsidR="00E309FE" w:rsidRPr="00167BF5">
        <w:fldChar w:fldCharType="begin" w:fldLock="1"/>
      </w:r>
      <w:r w:rsidR="00E309FE"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00E309FE" w:rsidRPr="00167BF5">
        <w:fldChar w:fldCharType="separate"/>
      </w:r>
      <w:r w:rsidR="00E309FE" w:rsidRPr="00167BF5">
        <w:rPr>
          <w:noProof/>
        </w:rPr>
        <w:t>(Van Tilburg et al. 2017)</w:t>
      </w:r>
      <w:r w:rsidR="00E309FE" w:rsidRPr="00167BF5">
        <w:fldChar w:fldCharType="end"/>
      </w:r>
      <w:r w:rsidR="00E309FE">
        <w:t>.</w:t>
      </w:r>
      <w:r w:rsidR="0083478F">
        <w:t xml:space="preserve"> </w:t>
      </w:r>
      <w:r w:rsidR="00F4232D">
        <w:t>S</w:t>
      </w:r>
      <w:r w:rsidR="00F4232D" w:rsidRPr="00167BF5">
        <w:t xml:space="preserve">uch applications have operational requirements which eventually are costly. For instance, sophisticated on-board instruments, </w:t>
      </w:r>
      <w:r w:rsidR="001C50DB">
        <w:t xml:space="preserve">environmental sensors, </w:t>
      </w:r>
      <w:r w:rsidR="00F4232D" w:rsidRPr="00167BF5">
        <w:t xml:space="preserve">gas powered engines for longer endurance and higher payloads or </w:t>
      </w:r>
      <w:r w:rsidR="00D840D2">
        <w:t xml:space="preserve">gear </w:t>
      </w:r>
      <w:r w:rsidR="00F4232D" w:rsidRPr="00167BF5">
        <w:t xml:space="preserve">designed to assist sampling, hold cargo or deliver assistance. </w:t>
      </w:r>
      <w:r w:rsidR="00D07BA5">
        <w:rPr>
          <w:lang w:val="en"/>
        </w:rPr>
        <w:t>Plausible</w:t>
      </w:r>
      <w:r w:rsidR="002D5F31">
        <w:rPr>
          <w:lang w:val="en"/>
        </w:rPr>
        <w:t xml:space="preserve"> scenarios include automate</w:t>
      </w:r>
      <w:r w:rsidR="00E65762">
        <w:rPr>
          <w:lang w:val="en"/>
        </w:rPr>
        <w:t xml:space="preserve"> procedures to</w:t>
      </w:r>
      <w:r w:rsidR="002D5F31">
        <w:rPr>
          <w:lang w:val="en"/>
        </w:rPr>
        <w:t xml:space="preserve"> </w:t>
      </w:r>
      <w:r w:rsidR="00E65762">
        <w:rPr>
          <w:lang w:val="en"/>
        </w:rPr>
        <w:t>assess damage in trails and amenities after</w:t>
      </w:r>
      <w:r w:rsidR="00336620">
        <w:rPr>
          <w:lang w:val="en"/>
        </w:rPr>
        <w:t xml:space="preserve"> natural hazard events,</w:t>
      </w:r>
      <w:r w:rsidR="00274707">
        <w:rPr>
          <w:lang w:val="en"/>
        </w:rPr>
        <w:t xml:space="preserve"> assist human-based environmental disaster prevention  </w:t>
      </w:r>
      <w:r w:rsidR="00274707">
        <w:rPr>
          <w:lang w:val="en"/>
        </w:rPr>
        <w:fldChar w:fldCharType="begin" w:fldLock="1"/>
      </w:r>
      <w:r w:rsidR="00274707">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274707">
        <w:rPr>
          <w:lang w:val="en"/>
        </w:rPr>
        <w:fldChar w:fldCharType="separate"/>
      </w:r>
      <w:r w:rsidR="00274707" w:rsidRPr="00274707">
        <w:rPr>
          <w:noProof/>
          <w:lang w:val="en"/>
        </w:rPr>
        <w:t>(Gómez and Green 2017)</w:t>
      </w:r>
      <w:r w:rsidR="00274707">
        <w:rPr>
          <w:lang w:val="en"/>
        </w:rPr>
        <w:fldChar w:fldCharType="end"/>
      </w:r>
      <w:r w:rsidR="00E67998">
        <w:rPr>
          <w:lang w:val="en"/>
        </w:rPr>
        <w:t xml:space="preserve">, </w:t>
      </w:r>
      <w:r w:rsidR="00336620">
        <w:rPr>
          <w:lang w:val="en"/>
        </w:rPr>
        <w:t>or support</w:t>
      </w:r>
      <w:r w:rsidR="00E67998">
        <w:rPr>
          <w:lang w:val="en"/>
        </w:rPr>
        <w:t xml:space="preserve"> plant invasion control by mean</w:t>
      </w:r>
      <w:r w:rsidR="00336620">
        <w:rPr>
          <w:lang w:val="en"/>
        </w:rPr>
        <w:t>s</w:t>
      </w:r>
      <w:r w:rsidR="00E67998">
        <w:rPr>
          <w:lang w:val="en"/>
        </w:rPr>
        <w:t xml:space="preserve"> of aerially deployed h</w:t>
      </w:r>
      <w:r w:rsidR="00E67998" w:rsidRPr="00E67998">
        <w:rPr>
          <w:lang w:val="en"/>
        </w:rPr>
        <w:t>erbicide</w:t>
      </w:r>
      <w:r w:rsidR="00E67998">
        <w:rPr>
          <w:lang w:val="en"/>
        </w:rPr>
        <w:t xml:space="preserve"> on target</w:t>
      </w:r>
      <w:r w:rsidR="00336620">
        <w:rPr>
          <w:lang w:val="en"/>
        </w:rPr>
        <w:t xml:space="preserve"> species</w:t>
      </w:r>
      <w:r w:rsidR="00E67998">
        <w:rPr>
          <w:lang w:val="en"/>
        </w:rPr>
        <w:t xml:space="preserve"> </w:t>
      </w:r>
      <w:r w:rsidR="00ED3A99">
        <w:rPr>
          <w:lang w:val="en"/>
        </w:rPr>
        <w:fldChar w:fldCharType="begin" w:fldLock="1"/>
      </w:r>
      <w:r w:rsidR="00ED3A99">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ED3A99">
        <w:rPr>
          <w:lang w:val="en"/>
        </w:rPr>
        <w:fldChar w:fldCharType="separate"/>
      </w:r>
      <w:r w:rsidR="00ED3A99" w:rsidRPr="00ED3A99">
        <w:rPr>
          <w:noProof/>
          <w:lang w:val="en"/>
        </w:rPr>
        <w:t>(Rodriguez, Jenkins, and Leary 2017)</w:t>
      </w:r>
      <w:r w:rsidR="00ED3A99">
        <w:rPr>
          <w:lang w:val="en"/>
        </w:rPr>
        <w:fldChar w:fldCharType="end"/>
      </w:r>
      <w:r w:rsidR="00336620">
        <w:rPr>
          <w:lang w:val="en"/>
        </w:rPr>
        <w:t>.</w:t>
      </w:r>
    </w:p>
    <w:p w:rsidR="00AC34FA" w:rsidRPr="00AC34FA" w:rsidRDefault="00AC34FA" w:rsidP="00AC34FA">
      <w:pPr>
        <w:pStyle w:val="Ttulo2"/>
      </w:pPr>
      <w:bookmarkStart w:id="9" w:name="discussion"/>
      <w:bookmarkEnd w:id="9"/>
      <w:r w:rsidRPr="00AC34FA">
        <w:t>Current Challenges</w:t>
      </w:r>
    </w:p>
    <w:p w:rsidR="00AC34FA" w:rsidRPr="004971CD" w:rsidRDefault="00AC34FA" w:rsidP="00AC34FA">
      <w:pPr>
        <w:pStyle w:val="Ttulo3"/>
      </w:pPr>
      <w:r w:rsidRPr="004971CD">
        <w:t>Legal barriers</w:t>
      </w:r>
      <w:r w:rsidR="00351E18" w:rsidRPr="004971CD">
        <w:t xml:space="preserve"> and ethical constraints </w:t>
      </w:r>
    </w:p>
    <w:p w:rsidR="00AC34FA" w:rsidRDefault="00AC34FA" w:rsidP="00AC34FA">
      <w:pPr>
        <w:pStyle w:val="FirstParagraph"/>
        <w:ind w:firstLine="720"/>
      </w:pPr>
      <w:r w:rsidRPr="00167BF5">
        <w:t xml:space="preserve">RPAS operations faces important </w:t>
      </w:r>
      <w:r w:rsidR="00FC430E">
        <w:t xml:space="preserve">social and </w:t>
      </w:r>
      <w:r w:rsidRPr="00167BF5">
        <w:t>legal barriers that undermine the</w:t>
      </w:r>
      <w:r>
        <w:t>ir</w:t>
      </w:r>
      <w:r w:rsidRPr="00167BF5">
        <w:t xml:space="preserve"> true potential in the civilian sphere</w:t>
      </w:r>
      <w:r w:rsidR="00CD2D1C">
        <w:t xml:space="preserve"> </w:t>
      </w:r>
      <w:r w:rsidRPr="00167BF5">
        <w:fldChar w:fldCharType="begin" w:fldLock="1"/>
      </w:r>
      <w:r w:rsidR="0071581B">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id" : "ITEM-2", "itemData" : { "DOI" : "10.1007/s13280-015-0714-0", "ISSN" : "0044-7447", "author" : [ { "dropping-particle" : "", "family" : "Sandbrook", "given" : "Chris", "non-dropping-particle" : "", "parse-names" : false, "suffix" : "" } ], "container-title" : "Ambio", "id" : "ITEM-2", "issue" : "S4", "issued" : { "date-parts" : [ [ "2015", "11", "27" ] ] }, "page" : "636-647", "title" : "The social implications of using drones for biodiversity conservation", "type" : "article-journal", "volume" : "44" }, "uris" : [ "http://www.mendeley.com/documents/?uuid=8cf21bc4-a669-3ab2-842b-9a52dc17cd95" ] } ], "mendeley" : { "formattedCitation" : "(St\u00f6cker et al. 2017; Sandbrook 2015)", "plainTextFormattedCitation" : "(St\u00f6cker et al. 2017; Sandbrook 2015)", "previouslyFormattedCitation" : "(St\u00f6cker et al. 2017; Sandbrook 2015)" }, "properties" : { "formattedCitation" : "{\\rtf (St\\uc0\\u246{}cker et\\uc0\\u160{}al. 2017)}", "noteIndex" : 0, "plainCitation" : "(St\u00f6cker et\u00a0al. 2017)" }, "schema" : "https://github.com/citation-style-language/schema/raw/master/csl-citation.json" }</w:instrText>
      </w:r>
      <w:r w:rsidRPr="00167BF5">
        <w:fldChar w:fldCharType="separate"/>
      </w:r>
      <w:r w:rsidR="0071581B" w:rsidRPr="0071581B">
        <w:rPr>
          <w:noProof/>
        </w:rPr>
        <w:t>(Stöcker et al. 2017; Sandbrook 2015)</w:t>
      </w:r>
      <w:r w:rsidRPr="00167BF5">
        <w:fldChar w:fldCharType="end"/>
      </w:r>
      <w:r w:rsidR="00CD2D1C">
        <w:t>. A</w:t>
      </w:r>
      <w:r w:rsidRPr="00167BF5">
        <w:t xml:space="preserve">n overly restrictive regulatory framework </w:t>
      </w:r>
      <w:r w:rsidR="008273DC">
        <w:t>is currently</w:t>
      </w:r>
      <w:r w:rsidRPr="00167BF5">
        <w:t xml:space="preserve"> limit</w:t>
      </w:r>
      <w:r w:rsidR="008273DC">
        <w:t>ing</w:t>
      </w:r>
      <w:r w:rsidRPr="00167BF5">
        <w:t xml:space="preserve"> the </w:t>
      </w:r>
      <w:r>
        <w:t>applications of</w:t>
      </w:r>
      <w:r w:rsidRPr="00167BF5">
        <w:t xml:space="preserve"> RPA</w:t>
      </w:r>
      <w:r w:rsidR="005D3039">
        <w:t xml:space="preserve">S in the field of conservation and </w:t>
      </w:r>
      <w:r w:rsidRPr="00167BF5">
        <w:t xml:space="preserve">their use has not been without problems, resulting in governments that have totally or partially prohibited </w:t>
      </w:r>
      <w:r w:rsidR="006A5ECC">
        <w:t>RPAS</w:t>
      </w:r>
      <w:r w:rsidRPr="00167BF5">
        <w:t xml:space="preserve"> operations</w:t>
      </w:r>
      <w:r w:rsidR="005D3039">
        <w:t xml:space="preserve"> in </w:t>
      </w:r>
      <w:r w:rsidR="004A1F67">
        <w:t>PAs</w:t>
      </w:r>
      <w:r w:rsidR="005D3039">
        <w:t xml:space="preserve">. </w:t>
      </w:r>
      <w:r w:rsidR="00CD2D1C" w:rsidRPr="00CD2D1C">
        <w:t xml:space="preserve">This highlights the urgent need to seek consensus among countries </w:t>
      </w:r>
      <w:r w:rsidR="00CD2D1C">
        <w:t xml:space="preserve">and adapt legislation </w:t>
      </w:r>
      <w:r w:rsidR="005D3039" w:rsidRPr="005D3039">
        <w:t>to distinguish amongst the</w:t>
      </w:r>
      <w:r w:rsidR="005D3039">
        <w:t xml:space="preserve"> purpose of leisure, research and</w:t>
      </w:r>
      <w:r w:rsidR="005D3039" w:rsidRPr="005D3039">
        <w:t xml:space="preserve"> management.</w:t>
      </w:r>
      <w:r w:rsidR="004971CD">
        <w:tab/>
      </w:r>
    </w:p>
    <w:p w:rsidR="00AC34FA" w:rsidRDefault="00AC34FA" w:rsidP="00AC34FA">
      <w:pPr>
        <w:pStyle w:val="Ttulo3"/>
      </w:pPr>
      <w:r w:rsidRPr="00167BF5">
        <w:lastRenderedPageBreak/>
        <w:t>Impact of RPAS on wildlife and ecosystems</w:t>
      </w:r>
    </w:p>
    <w:p w:rsidR="00AC34FA" w:rsidRPr="00AC34FA" w:rsidRDefault="00BB2EB3" w:rsidP="00DB56B8">
      <w:pPr>
        <w:pStyle w:val="Paragraph"/>
      </w:pPr>
      <w:r w:rsidRPr="00BB2EB3">
        <w:rPr>
          <w:color w:val="FF0000"/>
          <w:lang w:val="es-ES"/>
        </w:rPr>
        <w:t xml:space="preserve">Que categorias se ven mas afectadas por estos factores? </w:t>
      </w:r>
      <w:r w:rsidR="0086433B" w:rsidRPr="00167BF5">
        <w:t>Animal welfare</w:t>
      </w:r>
      <w:r w:rsidR="009E4ED6">
        <w:t xml:space="preserve"> </w:t>
      </w:r>
      <w:r w:rsidR="001F61A3">
        <w:t xml:space="preserve">and perturbation of </w:t>
      </w:r>
      <w:r w:rsidR="006A5ECC">
        <w:t xml:space="preserve"> </w:t>
      </w:r>
      <w:r w:rsidR="006A5ECC" w:rsidRPr="001F61A3">
        <w:t>sensitive habitat</w:t>
      </w:r>
      <w:r w:rsidR="0086433B" w:rsidRPr="00167BF5">
        <w:t xml:space="preserve"> in wildlife management and ecological</w:t>
      </w:r>
      <w:r w:rsidR="009E4ED6">
        <w:t xml:space="preserve"> research is source of strong debate</w:t>
      </w:r>
      <w:r w:rsidR="0086433B" w:rsidRPr="00167BF5">
        <w:t xml:space="preserve"> </w:t>
      </w:r>
      <w:r w:rsidR="0086433B" w:rsidRPr="00167BF5">
        <w:fldChar w:fldCharType="begin" w:fldLock="1"/>
      </w:r>
      <w:r w:rsidR="0086433B"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0086433B" w:rsidRPr="00167BF5">
        <w:fldChar w:fldCharType="separate"/>
      </w:r>
      <w:r w:rsidR="0086433B" w:rsidRPr="00167BF5">
        <w:rPr>
          <w:noProof/>
        </w:rPr>
        <w:t>(F. Dormann et al. 2007; R. P. Wilson and McMahon 2006)</w:t>
      </w:r>
      <w:r w:rsidR="0086433B" w:rsidRPr="00167BF5">
        <w:fldChar w:fldCharType="end"/>
      </w:r>
      <w:r w:rsidR="0086433B" w:rsidRPr="00167BF5">
        <w:t>. RPAS are not exempt of discussion and</w:t>
      </w:r>
      <w:r w:rsidR="00DF05D1">
        <w:t xml:space="preserve"> </w:t>
      </w:r>
      <w:r w:rsidR="00DF05D1">
        <w:rPr>
          <w:rStyle w:val="shorttext"/>
          <w:lang w:val="en"/>
        </w:rPr>
        <w:t>consequently</w:t>
      </w:r>
      <w:r w:rsidR="0086433B" w:rsidRPr="00167BF5">
        <w:t xml:space="preserve"> disturbance effects of RPAS on birds </w:t>
      </w:r>
      <w:r w:rsidR="0086433B" w:rsidRPr="00167BF5">
        <w:fldChar w:fldCharType="begin" w:fldLock="1"/>
      </w:r>
      <w:r w:rsidR="007026D6">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0086433B" w:rsidRPr="00167BF5">
        <w:fldChar w:fldCharType="separate"/>
      </w:r>
      <w:r w:rsidR="0086433B" w:rsidRPr="001708C7">
        <w:rPr>
          <w:noProof/>
        </w:rPr>
        <w:t>(Duriez et al. 2015; McEvoy, Hall, and McDonald 2016; Fletcher 2017; Scobie and Hugenholtz 2016; Weissensteiner, Poelstra, and Wolf 2015; Lyons et al. 2017)</w:t>
      </w:r>
      <w:r w:rsidR="0086433B" w:rsidRPr="00167BF5">
        <w:fldChar w:fldCharType="end"/>
      </w:r>
      <w:r w:rsidR="0086433B" w:rsidRPr="00167BF5">
        <w:t xml:space="preserve"> and mammals </w:t>
      </w:r>
      <w:r w:rsidR="0086433B" w:rsidRPr="00167BF5">
        <w:fldChar w:fldCharType="begin" w:fldLock="1"/>
      </w:r>
      <w:r w:rsidR="0086433B"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0086433B" w:rsidRPr="00167BF5">
        <w:fldChar w:fldCharType="separate"/>
      </w:r>
      <w:r w:rsidR="0086433B" w:rsidRPr="00167BF5">
        <w:rPr>
          <w:noProof/>
        </w:rPr>
        <w:t>(Ditmer et al. 2015; Pomeroy, Connor, and Davies 2015)</w:t>
      </w:r>
      <w:r w:rsidR="0086433B" w:rsidRPr="00167BF5">
        <w:fldChar w:fldCharType="end"/>
      </w:r>
      <w:r w:rsidR="00103084">
        <w:t xml:space="preserve"> were </w:t>
      </w:r>
      <w:r w:rsidR="00121497">
        <w:t xml:space="preserve">mainly </w:t>
      </w:r>
      <w:r w:rsidR="00103084">
        <w:t>documented.</w:t>
      </w:r>
      <w:r w:rsidR="0086433B" w:rsidRPr="00167BF5">
        <w:t xml:space="preserve"> </w:t>
      </w:r>
      <w:r w:rsidR="00AC34FA" w:rsidRPr="00167BF5">
        <w:t xml:space="preserve">Despite </w:t>
      </w:r>
      <w:r w:rsidR="00AC34FA">
        <w:t>a</w:t>
      </w:r>
      <w:r w:rsidR="00AC34FA" w:rsidRPr="00167BF5">
        <w:t xml:space="preserve"> greater degree of awareness reflected in a emergent set of guidelines </w:t>
      </w:r>
      <w:r w:rsidR="00AC34FA" w:rsidRPr="00167BF5">
        <w:fldChar w:fldCharType="begin" w:fldLock="1"/>
      </w:r>
      <w:r w:rsidR="007026D6">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and Koh 2016; Mulero-P\u00e1zm\u00e1ny et al. 2017; Gonzalez and Johnson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00AC34FA" w:rsidRPr="00167BF5">
        <w:fldChar w:fldCharType="separate"/>
      </w:r>
      <w:r w:rsidR="007026D6">
        <w:rPr>
          <w:noProof/>
        </w:rPr>
        <w:t>(</w:t>
      </w:r>
      <w:r w:rsidR="007026D6" w:rsidRPr="007026D6">
        <w:rPr>
          <w:noProof/>
        </w:rPr>
        <w:t>Hodgson and Koh 2016;</w:t>
      </w:r>
      <w:r w:rsidR="007026D6">
        <w:rPr>
          <w:noProof/>
        </w:rPr>
        <w:t xml:space="preserve"> Mulero-Pázmány et al. 2017; </w:t>
      </w:r>
      <w:r w:rsidR="007026D6" w:rsidRPr="007026D6">
        <w:rPr>
          <w:noProof/>
        </w:rPr>
        <w:t>Gonzalez and Johnson 2017)</w:t>
      </w:r>
      <w:r w:rsidR="00AC34FA" w:rsidRPr="00167BF5">
        <w:fldChar w:fldCharType="end"/>
      </w:r>
      <w:r w:rsidR="00AC34FA" w:rsidRPr="00167BF5">
        <w:t xml:space="preserve">, </w:t>
      </w:r>
      <w:r w:rsidR="00103084">
        <w:t xml:space="preserve"> most of </w:t>
      </w:r>
      <w:r w:rsidR="00103084" w:rsidRPr="00167BF5">
        <w:t xml:space="preserve">studies marginally inform </w:t>
      </w:r>
      <w:r w:rsidR="00103084">
        <w:t xml:space="preserve">reactions and </w:t>
      </w:r>
      <w:r w:rsidR="00AC34FA" w:rsidRPr="00167BF5">
        <w:t xml:space="preserve">further trials aimed at quantifying </w:t>
      </w:r>
      <w:r w:rsidR="00103084">
        <w:t xml:space="preserve">changes in </w:t>
      </w:r>
      <w:r w:rsidR="00AC34FA" w:rsidRPr="00167BF5">
        <w:t xml:space="preserve">behavioral </w:t>
      </w:r>
      <w:r w:rsidR="00103084">
        <w:t>patterns and physiological effects</w:t>
      </w:r>
      <w:r w:rsidR="00AC34FA" w:rsidRPr="00167BF5">
        <w:t xml:space="preserve"> targeting a broader group </w:t>
      </w:r>
      <w:r w:rsidR="00103084">
        <w:t xml:space="preserve">of wildlife is recommended. Also, </w:t>
      </w:r>
      <w:r w:rsidR="00D63BC6">
        <w:t xml:space="preserve">we believe that development of </w:t>
      </w:r>
      <w:r w:rsidR="0068193B">
        <w:t>RPAS platforms suited to wildlife projects remain</w:t>
      </w:r>
      <w:r w:rsidR="00D63BC6">
        <w:t xml:space="preserve"> fundamentally unexplored</w:t>
      </w:r>
      <w:r w:rsidR="00AC34FA" w:rsidRPr="00167BF5">
        <w:t xml:space="preserve">. </w:t>
      </w:r>
      <w:r w:rsidR="0068193B">
        <w:t>Furthermore</w:t>
      </w:r>
      <w:r w:rsidR="00AC34FA" w:rsidRPr="00167BF5">
        <w:t xml:space="preserve">, an optimal trade-off between benefits and environmental costs should be </w:t>
      </w:r>
      <w:r w:rsidR="00AC34FA">
        <w:t>weighted</w:t>
      </w:r>
      <w:r w:rsidR="00AC34FA" w:rsidRPr="00167BF5">
        <w:t xml:space="preserve"> </w:t>
      </w:r>
      <w:r w:rsidR="00AC34FA" w:rsidRPr="00167BF5">
        <w:fldChar w:fldCharType="begin" w:fldLock="1"/>
      </w:r>
      <w:r w:rsidR="00AC34FA"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AC34FA" w:rsidRPr="00167BF5">
        <w:fldChar w:fldCharType="separate"/>
      </w:r>
      <w:r w:rsidR="00AC34FA" w:rsidRPr="00167BF5">
        <w:rPr>
          <w:noProof/>
        </w:rPr>
        <w:t>(Grémillet et al. 2012; Sepúlveda et al. 2010)</w:t>
      </w:r>
      <w:r w:rsidR="00AC34FA" w:rsidRPr="00167BF5">
        <w:fldChar w:fldCharType="end"/>
      </w:r>
      <w:r w:rsidR="00AC34FA" w:rsidRPr="00167BF5">
        <w:t>. By designing quieter, non-polluting and safer components, the impact on wildlife and ecosystems could be reduced and its objective observation facilitated</w:t>
      </w:r>
      <w:r w:rsidR="00AC34FA">
        <w:t xml:space="preserve"> </w:t>
      </w:r>
      <w:r w:rsidR="00AC34FA" w:rsidRPr="00167BF5">
        <w:fldChar w:fldCharType="begin" w:fldLock="1"/>
      </w:r>
      <w:r w:rsidR="007026D6">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AC34FA" w:rsidRPr="00167BF5">
        <w:fldChar w:fldCharType="separate"/>
      </w:r>
      <w:r w:rsidR="007026D6">
        <w:rPr>
          <w:noProof/>
        </w:rPr>
        <w:t xml:space="preserve">(Jewell 2013; </w:t>
      </w:r>
      <w:r w:rsidR="00AC34FA" w:rsidRPr="00167BF5">
        <w:rPr>
          <w:noProof/>
        </w:rPr>
        <w:t>Wilson and McMahon 2006)</w:t>
      </w:r>
      <w:r w:rsidR="00AC34FA" w:rsidRPr="00167BF5">
        <w:fldChar w:fldCharType="end"/>
      </w:r>
      <w:r w:rsidR="00D63BC6">
        <w:t>, reducing sources of bias</w:t>
      </w:r>
      <w:r w:rsidR="00AC34FA" w:rsidRPr="00167BF5">
        <w:t>. Nonetheless</w:t>
      </w:r>
      <w:r w:rsidR="00AC34FA">
        <w:t>,</w:t>
      </w:r>
      <w:r w:rsidR="00AC34FA" w:rsidRPr="00167BF5">
        <w:t xml:space="preserve"> RPAS has great potential to</w:t>
      </w:r>
      <w:r w:rsidR="00AC34FA">
        <w:t xml:space="preserve"> evolve, replacing</w:t>
      </w:r>
      <w:r w:rsidR="00995604">
        <w:t xml:space="preserve"> more</w:t>
      </w:r>
      <w:r w:rsidR="00AC34FA" w:rsidRPr="00167BF5">
        <w:t xml:space="preserve"> invasive monitoring tech</w:t>
      </w:r>
      <w:r w:rsidR="00AC34FA">
        <w:t xml:space="preserve">niques. </w:t>
      </w:r>
      <w:r w:rsidR="00AC34FA" w:rsidRPr="00167BF5">
        <w:t xml:space="preserve">This should be consciously considered by </w:t>
      </w:r>
      <w:r w:rsidR="00AC34FA">
        <w:t xml:space="preserve">those </w:t>
      </w:r>
      <w:r w:rsidR="00AC34FA" w:rsidRPr="00167BF5">
        <w:t xml:space="preserve">reluctant to </w:t>
      </w:r>
      <w:r w:rsidR="00AC34FA">
        <w:t>integrate</w:t>
      </w:r>
      <w:r w:rsidR="00AC34FA" w:rsidRPr="00167BF5">
        <w:t xml:space="preserve"> RPAS </w:t>
      </w:r>
      <w:r w:rsidR="00AC34FA">
        <w:t xml:space="preserve">in </w:t>
      </w:r>
      <w:r w:rsidR="00AC34FA" w:rsidRPr="00167BF5">
        <w:t>research and conservation activities.</w:t>
      </w:r>
      <w:r w:rsidR="00463E87" w:rsidRPr="00AC34FA">
        <w:t xml:space="preserve"> </w:t>
      </w:r>
      <w:r w:rsidR="0068193B">
        <w:t>Step by step, a</w:t>
      </w:r>
      <w:r w:rsidR="0068193B" w:rsidRPr="00DB7AEE">
        <w:t xml:space="preserve"> code of best</w:t>
      </w:r>
      <w:r w:rsidR="0068193B">
        <w:t xml:space="preserve"> practice and recommendations could be</w:t>
      </w:r>
      <w:r w:rsidR="0068193B" w:rsidRPr="00DB7AEE">
        <w:t xml:space="preserve"> continuously updated based on lessons learned</w:t>
      </w:r>
      <w:r w:rsidR="00294A31">
        <w:t xml:space="preserve"> </w:t>
      </w:r>
      <w:r w:rsidR="00294A31" w:rsidRPr="00167BF5">
        <w:fldChar w:fldCharType="begin" w:fldLock="1"/>
      </w:r>
      <w:r w:rsidR="007026D6">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294A31" w:rsidRPr="00167BF5">
        <w:fldChar w:fldCharType="separate"/>
      </w:r>
      <w:r w:rsidR="00294A31" w:rsidRPr="00167BF5">
        <w:rPr>
          <w:noProof/>
        </w:rPr>
        <w:t>(McEvoy, Hall, and McDonald 2016)</w:t>
      </w:r>
      <w:r w:rsidR="00294A31" w:rsidRPr="00167BF5">
        <w:fldChar w:fldCharType="end"/>
      </w:r>
      <w:r w:rsidR="0068193B">
        <w:t xml:space="preserve">, </w:t>
      </w:r>
      <w:r w:rsidR="0068193B">
        <w:rPr>
          <w:rStyle w:val="shorttext"/>
          <w:lang w:val="en"/>
        </w:rPr>
        <w:t>forming the basis for</w:t>
      </w:r>
      <w:r w:rsidR="00E1432E">
        <w:rPr>
          <w:rStyle w:val="shorttext"/>
          <w:lang w:val="en"/>
        </w:rPr>
        <w:t xml:space="preserve"> </w:t>
      </w:r>
      <w:r w:rsidR="004A1F67">
        <w:rPr>
          <w:rStyle w:val="shorttext"/>
          <w:lang w:val="en"/>
        </w:rPr>
        <w:t xml:space="preserve">wildlife </w:t>
      </w:r>
      <w:r w:rsidR="00103084">
        <w:rPr>
          <w:rStyle w:val="shorttext"/>
          <w:lang w:val="en"/>
        </w:rPr>
        <w:t>certified RPAS</w:t>
      </w:r>
      <w:r w:rsidR="0068193B">
        <w:rPr>
          <w:rStyle w:val="shorttext"/>
          <w:lang w:val="en"/>
        </w:rPr>
        <w:t xml:space="preserve"> </w:t>
      </w:r>
      <w:r w:rsidR="00294A31">
        <w:rPr>
          <w:rStyle w:val="shorttext"/>
          <w:lang w:val="en"/>
        </w:rPr>
        <w:t>operators.</w:t>
      </w:r>
    </w:p>
    <w:p w:rsidR="009860E4" w:rsidRPr="009860E4" w:rsidRDefault="009860E4" w:rsidP="00AC34FA">
      <w:pPr>
        <w:pStyle w:val="Ttulo3"/>
      </w:pPr>
      <w:bookmarkStart w:id="10" w:name="legal-barriers"/>
      <w:bookmarkEnd w:id="10"/>
      <w:r>
        <w:lastRenderedPageBreak/>
        <w:t>Costs of RPAS operation</w:t>
      </w:r>
    </w:p>
    <w:p w:rsidR="00830E39" w:rsidRPr="007155F7" w:rsidRDefault="0052773D" w:rsidP="007155F7">
      <w:pPr>
        <w:pStyle w:val="Textoindependiente"/>
        <w:ind w:firstLine="720"/>
      </w:pPr>
      <w:r w:rsidRPr="00167BF5">
        <w:t>From the economic point of view, expenses derived from the operation with RPAS are hardly quantifiable</w:t>
      </w:r>
      <w:r w:rsidR="00463E87">
        <w:t xml:space="preserve"> </w:t>
      </w:r>
      <w:r w:rsidR="00A53B61">
        <w:fldChar w:fldCharType="begin" w:fldLock="1"/>
      </w:r>
      <w:r w:rsidR="000261A5">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A53B61">
        <w:fldChar w:fldCharType="separate"/>
      </w:r>
      <w:r w:rsidR="006138DE" w:rsidRPr="006138DE">
        <w:rPr>
          <w:noProof/>
        </w:rPr>
        <w:t>(AUVSI 2013)</w:t>
      </w:r>
      <w:r w:rsidR="00A53B61">
        <w:fldChar w:fldCharType="end"/>
      </w:r>
      <w:r w:rsidR="00215E10">
        <w:t xml:space="preserve"> </w:t>
      </w:r>
      <w:r w:rsidR="00463E87">
        <w:t>.</w:t>
      </w:r>
      <w:r w:rsidR="00FD7007">
        <w:t xml:space="preserve">While </w:t>
      </w:r>
      <w:r w:rsidR="00314E07">
        <w:t xml:space="preserve">RPAS are </w:t>
      </w:r>
      <w:r w:rsidR="00BC4BE9">
        <w:t xml:space="preserve">relatively </w:t>
      </w:r>
      <w:r w:rsidR="00FD7007">
        <w:t xml:space="preserve">easy to operate, </w:t>
      </w:r>
      <w:r w:rsidR="00106E3B">
        <w:t xml:space="preserve">investment on </w:t>
      </w:r>
      <w:r w:rsidRPr="00167BF5">
        <w:t>technical and analytical</w:t>
      </w:r>
      <w:r w:rsidR="00106E3B">
        <w:t xml:space="preserve"> </w:t>
      </w:r>
      <w:r w:rsidR="00106E3B" w:rsidRPr="00184136">
        <w:t>expertise</w:t>
      </w:r>
      <w:r w:rsidR="00106E3B">
        <w:t xml:space="preserve"> is not often </w:t>
      </w:r>
      <w:r w:rsidR="00C30E58">
        <w:t xml:space="preserve">adequately </w:t>
      </w:r>
      <w:r w:rsidR="00106E3B">
        <w:t>weighted</w:t>
      </w:r>
      <w:r w:rsidRPr="00167BF5">
        <w:t>. Computational requirements are demanding</w:t>
      </w:r>
      <w:r w:rsidR="004156E6">
        <w:t>, big</w:t>
      </w:r>
      <w:r w:rsidR="00E006C9">
        <w:t xml:space="preserve"> data storage </w:t>
      </w:r>
      <w:r w:rsidR="00483E48">
        <w:t xml:space="preserve">options </w:t>
      </w:r>
      <w:r w:rsidR="00294A31">
        <w:t>remain</w:t>
      </w:r>
      <w:r w:rsidR="00E006C9">
        <w:t xml:space="preserve"> a challenge</w:t>
      </w:r>
      <w:r w:rsidRPr="00167BF5">
        <w:t xml:space="preserve"> and certain phases of information processing requires the acquisition of </w:t>
      </w:r>
      <w:r w:rsidR="00E006C9">
        <w:t>pricey</w:t>
      </w:r>
      <w:r w:rsidR="00BE0D15">
        <w:t xml:space="preserve"> commercial software or </w:t>
      </w:r>
      <w:r w:rsidR="00E41474">
        <w:t xml:space="preserve">alternatively </w:t>
      </w:r>
      <w:r w:rsidR="00184136">
        <w:t xml:space="preserve">the </w:t>
      </w:r>
      <w:r w:rsidR="00BE0D15">
        <w:rPr>
          <w:rStyle w:val="shorttext"/>
          <w:lang w:val="en"/>
        </w:rPr>
        <w:t>recruitment of high-level specialized services</w:t>
      </w:r>
      <w:r w:rsidR="00BE0D15">
        <w:t xml:space="preserve">. </w:t>
      </w:r>
      <w:r w:rsidRPr="00167BF5">
        <w:t>Also, operations with RPAS are not exe</w:t>
      </w:r>
      <w:r w:rsidR="00C50016">
        <w:t>mpt from accidents</w:t>
      </w:r>
      <w:r w:rsidR="007C2179">
        <w:t xml:space="preserve"> affecting both the </w:t>
      </w:r>
      <w:r w:rsidR="00184136">
        <w:t>structural</w:t>
      </w:r>
      <w:r w:rsidR="007C2179">
        <w:t xml:space="preserve"> components and </w:t>
      </w:r>
      <w:r w:rsidR="00524F24">
        <w:t>payload</w:t>
      </w:r>
      <w:r w:rsidR="00C50016">
        <w:t xml:space="preserve">, thus having a </w:t>
      </w:r>
      <w:r w:rsidRPr="00167BF5">
        <w:t xml:space="preserve">negative impact on the budget originally planned. </w:t>
      </w:r>
      <w:r w:rsidR="008405D8">
        <w:t>Moreover</w:t>
      </w:r>
      <w:r w:rsidR="00657593">
        <w:t xml:space="preserve">, park rangers should be aware that there </w:t>
      </w:r>
      <w:r w:rsidR="00657593" w:rsidRPr="00754239">
        <w:t xml:space="preserve">is no </w:t>
      </w:r>
      <w:r w:rsidR="00657593">
        <w:t xml:space="preserve">single </w:t>
      </w:r>
      <w:r w:rsidR="00657593" w:rsidRPr="00754239">
        <w:t xml:space="preserve">solution </w:t>
      </w:r>
      <w:r w:rsidR="00657593">
        <w:t>covering</w:t>
      </w:r>
      <w:r w:rsidR="00657593" w:rsidRPr="00AB40BC">
        <w:t xml:space="preserve"> all the </w:t>
      </w:r>
      <w:r w:rsidR="00657593">
        <w:t xml:space="preserve">conservation </w:t>
      </w:r>
      <w:r w:rsidR="00657593" w:rsidRPr="00AB40BC">
        <w:t>purposes</w:t>
      </w:r>
      <w:r w:rsidR="00657593">
        <w:t xml:space="preserve"> </w:t>
      </w:r>
      <w:r w:rsidR="00657593">
        <w:fldChar w:fldCharType="begin" w:fldLock="1"/>
      </w:r>
      <w:r w:rsidR="004F4AD6">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W. Koski 2010)", "plainTextFormattedCitation" : "(W. Koski 2010)", "previouslyFormattedCitation" : "(W. Koski 2010)" }, "properties" : { "noteIndex" : 6 }, "schema" : "https://github.com/citation-style-language/schema/raw/master/csl-citation.json" }</w:instrText>
      </w:r>
      <w:r w:rsidR="00657593">
        <w:fldChar w:fldCharType="separate"/>
      </w:r>
      <w:r w:rsidR="004F4AD6" w:rsidRPr="004F4AD6">
        <w:rPr>
          <w:noProof/>
        </w:rPr>
        <w:t>(W. Koski 2010)</w:t>
      </w:r>
      <w:r w:rsidR="00657593">
        <w:fldChar w:fldCharType="end"/>
      </w:r>
      <w:r w:rsidR="00C4121C">
        <w:t xml:space="preserve"> and a</w:t>
      </w:r>
      <w:r w:rsidR="00C30E58">
        <w:t xml:space="preserve"> trade-off analysis </w:t>
      </w:r>
      <w:r w:rsidR="00C30E58" w:rsidRPr="00C30E58">
        <w:t>among available platforms should be pondered.</w:t>
      </w:r>
      <w:r w:rsidR="00C30E58">
        <w:t xml:space="preserve"> </w:t>
      </w:r>
      <w:r w:rsidR="000E3941">
        <w:t>W</w:t>
      </w:r>
      <w:r w:rsidR="008405D8">
        <w:t xml:space="preserve">hile </w:t>
      </w:r>
      <w:r w:rsidR="0087150B" w:rsidRPr="0087150B">
        <w:t>do-it-yourself (DIY)</w:t>
      </w:r>
      <w:r w:rsidR="0087150B">
        <w:t xml:space="preserve"> </w:t>
      </w:r>
      <w:r w:rsidR="000E3941">
        <w:t>RPAS</w:t>
      </w:r>
      <w:r w:rsidR="00E06AF8" w:rsidRPr="00E06AF8">
        <w:t xml:space="preserve"> </w:t>
      </w:r>
      <w:r w:rsidR="0087150B">
        <w:t xml:space="preserve">are </w:t>
      </w:r>
      <w:r w:rsidR="00BC4BE9">
        <w:t xml:space="preserve">often </w:t>
      </w:r>
      <w:r w:rsidR="0087150B">
        <w:t>considered</w:t>
      </w:r>
      <w:r w:rsidR="00E06AF8" w:rsidRPr="00E06AF8">
        <w:t xml:space="preserve"> </w:t>
      </w:r>
      <w:r w:rsidR="0087150B">
        <w:t xml:space="preserve">more </w:t>
      </w:r>
      <w:r w:rsidR="000E3941">
        <w:t>versatile</w:t>
      </w:r>
      <w:r w:rsidR="00184136">
        <w:t xml:space="preserve"> than commercial alternatives</w:t>
      </w:r>
      <w:r w:rsidR="004156E6">
        <w:t xml:space="preserve">, </w:t>
      </w:r>
      <w:r w:rsidR="00247DE9">
        <w:t xml:space="preserve">further </w:t>
      </w:r>
      <w:r w:rsidR="00184136">
        <w:t xml:space="preserve">time </w:t>
      </w:r>
      <w:r w:rsidR="00483E48">
        <w:t xml:space="preserve">is </w:t>
      </w:r>
      <w:r w:rsidR="00184136">
        <w:t>required for proper</w:t>
      </w:r>
      <w:r w:rsidR="000E3941">
        <w:t xml:space="preserve"> </w:t>
      </w:r>
      <w:r w:rsidR="00184136">
        <w:t>assembling</w:t>
      </w:r>
      <w:r w:rsidR="00C30E58">
        <w:t xml:space="preserve"> and lack of experience</w:t>
      </w:r>
      <w:r w:rsidR="00184136">
        <w:t xml:space="preserve"> </w:t>
      </w:r>
      <w:r w:rsidR="000E3941" w:rsidRPr="000E3941">
        <w:t>could affect reliability</w:t>
      </w:r>
      <w:r w:rsidR="000E3941">
        <w:t xml:space="preserve">. </w:t>
      </w:r>
      <w:r w:rsidR="00E41474">
        <w:rPr>
          <w:rStyle w:val="shorttext"/>
          <w:lang w:val="en"/>
        </w:rPr>
        <w:t>S</w:t>
      </w:r>
      <w:r w:rsidR="000E3941">
        <w:rPr>
          <w:rStyle w:val="shorttext"/>
          <w:lang w:val="en"/>
        </w:rPr>
        <w:t>uppliers</w:t>
      </w:r>
      <w:r w:rsidR="000E3941">
        <w:t xml:space="preserve"> often provide </w:t>
      </w:r>
      <w:r w:rsidR="0068193B">
        <w:t xml:space="preserve">support, </w:t>
      </w:r>
      <w:r w:rsidR="000E3941">
        <w:t>training</w:t>
      </w:r>
      <w:r w:rsidR="0068193B">
        <w:t xml:space="preserve"> and </w:t>
      </w:r>
      <w:r w:rsidR="0068193B">
        <w:rPr>
          <w:rStyle w:val="shorttext"/>
          <w:lang w:val="en"/>
        </w:rPr>
        <w:t>companion software</w:t>
      </w:r>
      <w:r w:rsidR="00E41474">
        <w:rPr>
          <w:rStyle w:val="shorttext"/>
          <w:lang w:val="en"/>
        </w:rPr>
        <w:t xml:space="preserve">, </w:t>
      </w:r>
      <w:r w:rsidR="007155F7">
        <w:rPr>
          <w:rStyle w:val="shorttext"/>
          <w:lang w:val="en"/>
        </w:rPr>
        <w:t>albeit</w:t>
      </w:r>
      <w:r w:rsidR="00E41474">
        <w:rPr>
          <w:rStyle w:val="shorttext"/>
          <w:lang w:val="en"/>
        </w:rPr>
        <w:t xml:space="preserve"> </w:t>
      </w:r>
      <w:r w:rsidR="007F09AF">
        <w:rPr>
          <w:rStyle w:val="shorttext"/>
          <w:lang w:val="en"/>
        </w:rPr>
        <w:t>services</w:t>
      </w:r>
      <w:r w:rsidR="00E41474">
        <w:rPr>
          <w:rStyle w:val="shorttext"/>
          <w:lang w:val="en"/>
        </w:rPr>
        <w:t xml:space="preserve"> </w:t>
      </w:r>
      <w:r w:rsidR="007F09AF">
        <w:rPr>
          <w:rStyle w:val="shorttext"/>
          <w:lang w:val="en"/>
        </w:rPr>
        <w:t>could be charged</w:t>
      </w:r>
      <w:r w:rsidR="00483E48">
        <w:rPr>
          <w:rStyle w:val="shorttext"/>
          <w:lang w:val="en"/>
        </w:rPr>
        <w:t xml:space="preserve"> indirectly</w:t>
      </w:r>
      <w:r w:rsidR="007F09AF">
        <w:rPr>
          <w:rStyle w:val="shorttext"/>
          <w:lang w:val="en"/>
        </w:rPr>
        <w:t>.</w:t>
      </w:r>
      <w:r w:rsidR="00C30E58">
        <w:rPr>
          <w:rStyle w:val="shorttext"/>
          <w:lang w:val="en"/>
        </w:rPr>
        <w:t xml:space="preserve"> </w:t>
      </w:r>
      <w:r w:rsidR="007155F7">
        <w:rPr>
          <w:rStyle w:val="shorttext"/>
          <w:lang w:val="en"/>
        </w:rPr>
        <w:t xml:space="preserve">Furthermore, </w:t>
      </w:r>
      <w:r w:rsidR="00554828">
        <w:t xml:space="preserve">coupled </w:t>
      </w:r>
      <w:r w:rsidR="002849D2">
        <w:t xml:space="preserve">sensors </w:t>
      </w:r>
      <w:r w:rsidR="003F0A74">
        <w:t xml:space="preserve">are often the </w:t>
      </w:r>
      <w:r w:rsidR="007155F7">
        <w:t xml:space="preserve">more expensive </w:t>
      </w:r>
      <w:r w:rsidR="00002ACE">
        <w:t xml:space="preserve">but also breakable </w:t>
      </w:r>
      <w:r w:rsidR="00554828">
        <w:t>part</w:t>
      </w:r>
      <w:r w:rsidR="00002ACE">
        <w:t>s</w:t>
      </w:r>
      <w:r w:rsidR="007155F7">
        <w:t xml:space="preserve"> of </w:t>
      </w:r>
      <w:r w:rsidR="00554828">
        <w:t>the platform</w:t>
      </w:r>
      <w:r w:rsidR="002849D2">
        <w:t xml:space="preserve">. </w:t>
      </w:r>
      <w:r w:rsidR="00E006C9">
        <w:t>Despite these drawbacks</w:t>
      </w:r>
      <w:r w:rsidR="00BC4BE9">
        <w:t xml:space="preserve">, </w:t>
      </w:r>
      <w:r w:rsidR="00BE0D15">
        <w:rPr>
          <w:rFonts w:ascii="Tahoma" w:hAnsi="Tahoma" w:cs="Tahoma"/>
          <w:sz w:val="20"/>
          <w:szCs w:val="20"/>
        </w:rPr>
        <w:t>RPAS</w:t>
      </w:r>
      <w:r w:rsidR="00BE0D15">
        <w:t xml:space="preserve"> </w:t>
      </w:r>
      <w:r w:rsidR="00E06AF8">
        <w:t>are</w:t>
      </w:r>
      <w:r w:rsidR="00DE6326">
        <w:t xml:space="preserve"> </w:t>
      </w:r>
      <w:r w:rsidR="001672B7">
        <w:t xml:space="preserve">increasingly </w:t>
      </w:r>
      <w:r w:rsidR="00554828">
        <w:t xml:space="preserve">being </w:t>
      </w:r>
      <w:r w:rsidR="00DE6326">
        <w:t>considered a</w:t>
      </w:r>
      <w:r w:rsidR="00E006C9">
        <w:t xml:space="preserve"> cost-effective</w:t>
      </w:r>
      <w:r w:rsidR="00E41474">
        <w:t xml:space="preserve"> and s</w:t>
      </w:r>
      <w:r w:rsidR="00B03A80">
        <w:t>afer</w:t>
      </w:r>
      <w:r w:rsidR="00E006C9">
        <w:t xml:space="preserve"> </w:t>
      </w:r>
      <w:r w:rsidR="00BE0D15">
        <w:t xml:space="preserve">alternative to </w:t>
      </w:r>
      <w:r w:rsidR="00555C03">
        <w:t xml:space="preserve">manned aircraft and </w:t>
      </w:r>
      <w:r w:rsidR="00736A1C">
        <w:t>brings advantages to</w:t>
      </w:r>
      <w:r w:rsidR="00323CC5">
        <w:t xml:space="preserve"> </w:t>
      </w:r>
      <w:r w:rsidR="00E41474">
        <w:t xml:space="preserve">both ground surveys and </w:t>
      </w:r>
      <w:r w:rsidR="00457241">
        <w:t xml:space="preserve">satellite </w:t>
      </w:r>
      <w:r w:rsidR="00524F24">
        <w:t xml:space="preserve">remote </w:t>
      </w:r>
      <w:r w:rsidR="001672B7">
        <w:t>sensing</w:t>
      </w:r>
      <w:r w:rsidR="00C04B1E">
        <w:t xml:space="preserve"> </w:t>
      </w:r>
      <w:r w:rsidR="001672B7">
        <w:t>.</w:t>
      </w:r>
    </w:p>
    <w:p w:rsidR="00334305" w:rsidRDefault="00483238" w:rsidP="00AC34FA">
      <w:pPr>
        <w:pStyle w:val="Ttulo3"/>
      </w:pPr>
      <w:r>
        <w:t xml:space="preserve">Technological </w:t>
      </w:r>
      <w:r w:rsidR="00D279BA">
        <w:t>issues</w:t>
      </w:r>
    </w:p>
    <w:p w:rsidR="00DE7CDA" w:rsidRDefault="00550CF7" w:rsidP="00DE7CDA">
      <w:pPr>
        <w:pStyle w:val="Textoindependiente"/>
        <w:ind w:firstLine="720"/>
        <w:rPr>
          <w:rStyle w:val="shorttext"/>
          <w:lang w:val="en"/>
        </w:rPr>
      </w:pPr>
      <w:r>
        <w:t>Environmental</w:t>
      </w:r>
      <w:r w:rsidR="001C50DB">
        <w:t xml:space="preserve"> s</w:t>
      </w:r>
      <w:r w:rsidR="00681E79">
        <w:t>ensors</w:t>
      </w:r>
      <w:r>
        <w:t xml:space="preserve"> and</w:t>
      </w:r>
      <w:r w:rsidRPr="00550CF7">
        <w:t xml:space="preserve"> </w:t>
      </w:r>
      <w:r>
        <w:t>cameras</w:t>
      </w:r>
      <w:r w:rsidR="00681E79">
        <w:t xml:space="preserve"> </w:t>
      </w:r>
      <w:r>
        <w:t xml:space="preserve">deployed on RPAS </w:t>
      </w:r>
      <w:r w:rsidR="00681E79">
        <w:t>collect massive amount of information</w:t>
      </w:r>
      <w:r w:rsidR="004C700C">
        <w:t xml:space="preserve">, resulting in storage, processing and methodological bottlenecks. </w:t>
      </w:r>
      <w:r w:rsidR="00405FF8">
        <w:t xml:space="preserve">When </w:t>
      </w:r>
      <w:r w:rsidR="004C700C">
        <w:t xml:space="preserve">used for </w:t>
      </w:r>
      <w:r w:rsidR="006A5E57">
        <w:t>wildlife census</w:t>
      </w:r>
      <w:r w:rsidR="00405FF8">
        <w:t>, r</w:t>
      </w:r>
      <w:r w:rsidR="009C0336">
        <w:t xml:space="preserve">ecurring to manual counting and identifying individuals is time consuming. </w:t>
      </w:r>
      <w:r w:rsidR="00622F50">
        <w:t>Progress</w:t>
      </w:r>
      <w:r w:rsidR="009C0336">
        <w:t xml:space="preserve"> in c</w:t>
      </w:r>
      <w:r w:rsidR="008C0AA3">
        <w:t xml:space="preserve">omputer vision </w:t>
      </w:r>
      <w:r w:rsidR="00622F50">
        <w:t xml:space="preserve">and machine </w:t>
      </w:r>
      <w:r w:rsidR="004601DE">
        <w:t xml:space="preserve">learning </w:t>
      </w:r>
      <w:r w:rsidR="00622F50">
        <w:t xml:space="preserve">algorithms </w:t>
      </w:r>
      <w:r w:rsidR="00842203">
        <w:t xml:space="preserve">are intended to </w:t>
      </w:r>
      <w:r w:rsidR="009C0336">
        <w:lastRenderedPageBreak/>
        <w:t>automate such procedures</w:t>
      </w:r>
      <w:r w:rsidR="005A62CF">
        <w:t xml:space="preserve"> </w:t>
      </w:r>
      <w:r w:rsidR="005A62CF" w:rsidRPr="00167BF5">
        <w:fldChar w:fldCharType="begin" w:fldLock="1"/>
      </w:r>
      <w:r w:rsidR="008D7CE6">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5A62CF" w:rsidRPr="00167BF5">
        <w:fldChar w:fldCharType="separate"/>
      </w:r>
      <w:r w:rsidR="007026D6"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5A62CF" w:rsidRPr="00167BF5">
        <w:fldChar w:fldCharType="end"/>
      </w:r>
      <w:r w:rsidR="008405D8">
        <w:t xml:space="preserve">. </w:t>
      </w:r>
      <w:r w:rsidR="006C70EC">
        <w:t>Despite encouraging results</w:t>
      </w:r>
      <w:r w:rsidR="00622F50">
        <w:t>, t</w:t>
      </w:r>
      <w:r w:rsidR="009C0336">
        <w:t xml:space="preserve">hese methods </w:t>
      </w:r>
      <w:r w:rsidR="00705E37">
        <w:t xml:space="preserve">should be </w:t>
      </w:r>
      <w:r w:rsidR="00E1432E">
        <w:t xml:space="preserve">adapted to </w:t>
      </w:r>
      <w:r w:rsidR="00705E37">
        <w:t>a broader range of species</w:t>
      </w:r>
      <w:r w:rsidR="005811B3">
        <w:t xml:space="preserve"> and probably implemented in more user-friendly packages</w:t>
      </w:r>
      <w:r w:rsidR="00705E37">
        <w:t>.</w:t>
      </w:r>
      <w:r w:rsidR="006A0222">
        <w:t xml:space="preserve"> </w:t>
      </w:r>
      <w:r>
        <w:t xml:space="preserve">On the other hand,  traditional pixel-based remote sensing </w:t>
      </w:r>
      <w:r w:rsidR="00524F24">
        <w:t xml:space="preserve"> algorithms for </w:t>
      </w:r>
      <w:r w:rsidR="00421260">
        <w:t xml:space="preserve">land-cover and vegetation </w:t>
      </w:r>
      <w:r>
        <w:t xml:space="preserve">classification are ineffective for </w:t>
      </w:r>
      <w:r w:rsidR="00421260">
        <w:t xml:space="preserve">ultra-high </w:t>
      </w:r>
      <w:r w:rsidR="00880E30">
        <w:t xml:space="preserve">spatial </w:t>
      </w:r>
      <w:r w:rsidR="00421260">
        <w:t>resolution data from</w:t>
      </w:r>
      <w:r>
        <w:t xml:space="preserve"> RPAS, and machine learning techniques</w:t>
      </w:r>
      <w:r w:rsidR="00421260">
        <w:t xml:space="preserve"> </w:t>
      </w:r>
      <w:r w:rsidR="00524F24">
        <w:t xml:space="preserve">and </w:t>
      </w:r>
      <w:r w:rsidR="00421260">
        <w:t xml:space="preserve">object-based image </w:t>
      </w:r>
      <w:r w:rsidR="00524F24">
        <w:t>analysis</w:t>
      </w:r>
      <w:r w:rsidR="00540D96">
        <w:t xml:space="preserve"> </w:t>
      </w:r>
      <w:r w:rsidR="00540D96">
        <w:fldChar w:fldCharType="begin" w:fldLock="1"/>
      </w:r>
      <w:r w:rsidR="00540D96">
        <w:instrText>ADDIN CSL_CITATION { "citationItems" : [ { "id" : "ITEM-1", "itemData" : { "DOI" : "10.1186/s40965-017-0033-4", "ISBN" : "4096501700", "ISSN" : "2363-7501", "abstract" : "The increase in the number of remote sensing platforms, ranging from satellites to close-range Remotely Piloted Aircraft System (RPAS), is leading to a growing demand for new image processing and classification tools. This article presents a comparison of the Random Forest (RF) and Support Vector Machine (SVM) machine-learning algorithms for extracting land-use classes in RPAS-derived orthomosaic using open source R packages.", "author" : [ { "dropping-particle" : "", "family" : "Piragnolo", "given" : "Marco", "non-dropping-particle" : "", "parse-names" : false, "suffix" : "" }, { "dropping-particle" : "", "family" : "Masiero", "given" : "Andrea", "non-dropping-particle" : "", "parse-names" : false, "suffix" : "" }, { "dropping-particle" : "", "family" : "Pirotti", "given" : "Francesco", "non-dropping-particle" : "", "parse-names" : false, "suffix" : "" } ], "container-title" : "Open Geospatial Data, Software and Standards", "id" : "ITEM-1", "issue" : "1", "issued" : { "date-parts" : [ [ "2017" ] ] }, "page" : "16", "title" : "Open source R for applying machine learning to RPAS remote sensing images", "type" : "article-journal", "volume" : "2" }, "uris" : [ "http://www.mendeley.com/documents/?uuid=8ac82422-c5ac-49ed-a923-296c569ca991" ] } ], "mendeley" : { "formattedCitation" : "(Piragnolo, Masiero, and Pirotti 2017)", "plainTextFormattedCitation" : "(Piragnolo, Masiero, and Pirotti 2017)", "previouslyFormattedCitation" : "(Piragnolo, Masiero, and Pirotti 2017)" }, "properties" : { "noteIndex" : 13 }, "schema" : "https://github.com/citation-style-language/schema/raw/master/csl-citation.json" }</w:instrText>
      </w:r>
      <w:r w:rsidR="00540D96">
        <w:fldChar w:fldCharType="separate"/>
      </w:r>
      <w:r w:rsidR="00540D96" w:rsidRPr="00002ACE">
        <w:rPr>
          <w:noProof/>
        </w:rPr>
        <w:t>(Piragnolo, Masiero, and Pirotti 2017)</w:t>
      </w:r>
      <w:r w:rsidR="00540D96">
        <w:fldChar w:fldCharType="end"/>
      </w:r>
      <w:r w:rsidR="00524F24">
        <w:t xml:space="preserve"> are</w:t>
      </w:r>
      <w:r w:rsidR="00540D96">
        <w:t xml:space="preserve"> not refined enough, especially </w:t>
      </w:r>
      <w:r w:rsidR="00540D96">
        <w:rPr>
          <w:lang w:val="en"/>
        </w:rPr>
        <w:t xml:space="preserve">under the upcoming arrival of  new high spectral resolution sensors </w:t>
      </w:r>
      <w:r w:rsidR="00540D96" w:rsidRPr="00540D96">
        <w:rPr>
          <w:color w:val="FF0000"/>
          <w:lang w:val="en"/>
        </w:rPr>
        <w:t>cita</w:t>
      </w:r>
      <w:r w:rsidR="00540D96">
        <w:rPr>
          <w:lang w:val="en"/>
        </w:rPr>
        <w:t xml:space="preserve"> </w:t>
      </w:r>
      <w:r w:rsidR="00540D96">
        <w:t xml:space="preserve">. </w:t>
      </w:r>
      <w:r w:rsidR="006A0222">
        <w:t xml:space="preserve">Also, </w:t>
      </w:r>
      <w:r w:rsidR="00524F24">
        <w:t xml:space="preserve">further </w:t>
      </w:r>
      <w:r w:rsidR="006A5E57" w:rsidRPr="00167BF5">
        <w:t xml:space="preserve">research should be encompassed to assess the overall performance of </w:t>
      </w:r>
      <w:r w:rsidR="00992548">
        <w:t xml:space="preserve">RPAS data collection </w:t>
      </w:r>
      <w:r w:rsidR="00E1432E">
        <w:t xml:space="preserve">techniques </w:t>
      </w:r>
      <w:r w:rsidR="006A5E57">
        <w:t>compared to</w:t>
      </w:r>
      <w:r w:rsidR="00106E3B">
        <w:t xml:space="preserve"> more mature options</w:t>
      </w:r>
      <w:r w:rsidR="006A0222">
        <w:t xml:space="preserve"> where s</w:t>
      </w:r>
      <w:r w:rsidR="00457241" w:rsidRPr="00167BF5">
        <w:t xml:space="preserve">tatistical and sampling </w:t>
      </w:r>
      <w:r w:rsidR="00457241">
        <w:t>methods</w:t>
      </w:r>
      <w:r w:rsidR="00457241" w:rsidRPr="00167BF5">
        <w:t xml:space="preserve"> </w:t>
      </w:r>
      <w:r w:rsidR="006A0222">
        <w:t>to address</w:t>
      </w:r>
      <w:r w:rsidR="006A0222" w:rsidRPr="00167BF5">
        <w:t xml:space="preserve"> the analysis</w:t>
      </w:r>
      <w:r w:rsidR="006A0222">
        <w:t xml:space="preserve"> and modeling</w:t>
      </w:r>
      <w:r w:rsidR="006A0222" w:rsidRPr="00167BF5">
        <w:t xml:space="preserve"> of </w:t>
      </w:r>
      <w:r w:rsidR="006A0222">
        <w:t>species distribution</w:t>
      </w:r>
      <w:r w:rsidR="006A0222" w:rsidRPr="00167BF5">
        <w:t xml:space="preserve"> </w:t>
      </w:r>
      <w:r w:rsidR="00457241" w:rsidRPr="00167BF5">
        <w:t>are</w:t>
      </w:r>
      <w:r w:rsidR="006A0222">
        <w:t xml:space="preserve"> available</w:t>
      </w:r>
      <w:r w:rsidR="00567CE1">
        <w:t xml:space="preserve"> </w:t>
      </w:r>
      <w:r w:rsidR="00567CE1" w:rsidRPr="00540D96">
        <w:rPr>
          <w:color w:val="FF0000"/>
          <w:lang w:val="en"/>
        </w:rPr>
        <w:t>cita</w:t>
      </w:r>
      <w:r w:rsidR="00457241">
        <w:t xml:space="preserve">. </w:t>
      </w:r>
      <w:r w:rsidR="0059724D">
        <w:t xml:space="preserve"> </w:t>
      </w:r>
      <w:r w:rsidR="00880E30" w:rsidRPr="00880E30">
        <w:t>Conversely</w:t>
      </w:r>
      <w:r w:rsidR="00857FDB">
        <w:t xml:space="preserve">, </w:t>
      </w:r>
      <w:r w:rsidR="00002ACE" w:rsidRPr="00857FDB">
        <w:t>the</w:t>
      </w:r>
      <w:r w:rsidR="00002ACE">
        <w:t xml:space="preserve"> </w:t>
      </w:r>
      <w:r w:rsidR="00F65C57">
        <w:t xml:space="preserve">planning phase and </w:t>
      </w:r>
      <w:r w:rsidR="00C0216C">
        <w:t>photogrammetric process</w:t>
      </w:r>
      <w:r w:rsidR="00857FDB">
        <w:t xml:space="preserve"> is guaranteed from </w:t>
      </w:r>
      <w:r w:rsidR="00F65C57">
        <w:t xml:space="preserve">both </w:t>
      </w:r>
      <w:r w:rsidR="006A0222">
        <w:t xml:space="preserve">commercial software and </w:t>
      </w:r>
      <w:r w:rsidR="00C0216C">
        <w:t xml:space="preserve">emerging </w:t>
      </w:r>
      <w:r w:rsidR="0033434D">
        <w:t>open source</w:t>
      </w:r>
      <w:r w:rsidR="00E461AC">
        <w:t xml:space="preserve"> alternatives</w:t>
      </w:r>
      <w:r w:rsidR="00147746">
        <w:t xml:space="preserve"> </w:t>
      </w:r>
      <w:r w:rsidR="00147746">
        <w:fldChar w:fldCharType="begin" w:fldLock="1"/>
      </w:r>
      <w:r w:rsidR="00147746">
        <w:instrText>ADDIN CSL_CITATION { "citationItems" : [ { "id" : "ITEM-1", "itemData" : { "DOI" : "10.1080/01431161.2016.1259685", "ISSN" : "13665901", "abstract" : "Remote-sensing applications using the remotely piloted aerial system (RPAS) are becoming more frequent. RPAS is used in different con- textsand inseveralareas,suchasenvironmental studies, cultural heritage, civil engineering, forestry, and cartography. To process the images resulting from the RPAS, different types of image-based 3D modelling software (proprietary or open source) are used. MicMac is an open-source software which allows generating georeferenced information which can be manipulated or visualized under a geogra- phical information system (GIS) environment. So, the integration between the MicMac procedures within a GIS software could be very useful. The main objective of this work was to create an open- source GIS application based on MicMac photogrammetric tools to obtain the orthophotographs, point clouds, and digital surface mod- els. To test the application developed, two distinct areas were con- sidered: one in amore natural environment (Aguda beach near Porto city, Portugal) and another in an urban environment in the city of Coimbra, Portugal. High-resolution data sets were obtained with a ground sampling distance (GSD) of approximately 4.5 cm. Shaded relief image and dense point cloud were generated. This open-source application can be automated and can create all the files required to run the functionalities from MicMac to obtain the georeferenced information, within a GIS software, bringing photogrammetric data generation to a wider user community. Moreover, integrating this application with the GIS software has several advantages like gen- erating more georeferenced information, such as vegetation indices, or even creating the land use land cover map. Creation of shapefiles with the projection centre of the camera, the area covered by each photograph, and taking account of the number of images that appear in each location are also useful in performing certain tasks.", "author" : [ { "dropping-particle" : "", "family" : "Duarte", "given" : "L.", "non-dropping-particle" : "", "parse-names" : false, "suffix" : "" }, { "dropping-particle" : "", "family" : "Teodoro", "given" : "A. C.", "non-dropping-particle" : "", "parse-names" : false, "suffix" : "" }, { "dropping-particle" : "", "family" : "Moutinho", "given" : "O.", "non-dropping-particle" : "", "parse-names" : false, "suffix" : "" }, { "dropping-particle" : "", "family" : "Gon??alves", "given" : "J. A.", "non-dropping-particle" : "", "parse-names" : false, "suffix" : "" } ], "container-title" : "International Journal of Remote Sensing", "id" : "ITEM-1", "issue" : "8-10", "issued" : { "date-parts" : [ [ "2017" ] ] }, "page" : "3181-3202", "title" : "Open-source GIS application for UAV photogrammetry based on MicMac", "type" : "article-journal", "volume" : "38" }, "uris" : [ "http://www.mendeley.com/documents/?uuid=87011773-58ac-4ad8-b508-a22790a10ca9" ] } ], "mendeley" : { "formattedCitation" : "(Duarte et al. 2017)", "plainTextFormattedCitation" : "(Duarte et al. 2017)", "previouslyFormattedCitation" : "(Duarte et al. 2017)" }, "properties" : { "noteIndex" : 13 }, "schema" : "https://github.com/citation-style-language/schema/raw/master/csl-citation.json" }</w:instrText>
      </w:r>
      <w:r w:rsidR="00147746">
        <w:fldChar w:fldCharType="separate"/>
      </w:r>
      <w:r w:rsidR="00147746" w:rsidRPr="00147746">
        <w:rPr>
          <w:noProof/>
        </w:rPr>
        <w:t>(Duarte et al. 2017)</w:t>
      </w:r>
      <w:r w:rsidR="00147746">
        <w:fldChar w:fldCharType="end"/>
      </w:r>
      <w:r w:rsidR="00DE7CDA">
        <w:t xml:space="preserve">. </w:t>
      </w:r>
      <w:r w:rsidR="00152EC2">
        <w:t xml:space="preserve"> </w:t>
      </w:r>
      <w:r w:rsidR="00EB4AB8">
        <w:t xml:space="preserve">probably </w:t>
      </w:r>
      <w:r w:rsidR="00E1432E">
        <w:t>at expense of</w:t>
      </w:r>
      <w:r w:rsidR="00E461AC">
        <w:t xml:space="preserve"> major</w:t>
      </w:r>
      <w:r w:rsidR="00E1432E">
        <w:t xml:space="preserve"> </w:t>
      </w:r>
      <w:r w:rsidR="004C700C">
        <w:t>complexity</w:t>
      </w:r>
      <w:r w:rsidR="00EB4AB8">
        <w:t>. Unfortunately</w:t>
      </w:r>
      <w:r w:rsidR="00DE7CDA">
        <w:t xml:space="preserve">, </w:t>
      </w:r>
      <w:r w:rsidR="00DE7CDA">
        <w:rPr>
          <w:rStyle w:val="shorttext"/>
          <w:lang w:val="en"/>
        </w:rPr>
        <w:t xml:space="preserve">weak performance of “adequacy of staff training” </w:t>
      </w:r>
      <w:r w:rsidR="00DE7CDA" w:rsidRPr="00736A1C">
        <w:rPr>
          <w:rStyle w:val="shorttext"/>
          <w:lang w:val="en"/>
        </w:rPr>
        <w:t xml:space="preserve">has been </w:t>
      </w:r>
      <w:r w:rsidR="00DE7CDA">
        <w:rPr>
          <w:rStyle w:val="shorttext"/>
          <w:lang w:val="en"/>
        </w:rPr>
        <w:t>negatively</w:t>
      </w:r>
      <w:r w:rsidR="00DE7CDA" w:rsidRPr="00736A1C">
        <w:rPr>
          <w:rStyle w:val="shorttext"/>
          <w:lang w:val="en"/>
        </w:rPr>
        <w:t xml:space="preserve"> </w:t>
      </w:r>
      <w:r w:rsidR="00DE7CDA">
        <w:rPr>
          <w:rStyle w:val="shorttext"/>
          <w:lang w:val="en"/>
        </w:rPr>
        <w:t>correlated to</w:t>
      </w:r>
      <w:r w:rsidR="00DE7CDA">
        <w:rPr>
          <w:rStyle w:val="shorttext"/>
          <w:lang w:val="en"/>
        </w:rPr>
        <w:t xml:space="preserve"> effective management, thus </w:t>
      </w:r>
      <w:r w:rsidR="00DE7CDA">
        <w:t>diminishing</w:t>
      </w:r>
      <w:r w:rsidR="00DE7CDA">
        <w:t xml:space="preserve"> the </w:t>
      </w:r>
      <w:r w:rsidR="00DE7CDA">
        <w:rPr>
          <w:rStyle w:val="shorttext"/>
          <w:lang w:val="en"/>
        </w:rPr>
        <w:t>applicability of RPAS in PAs</w:t>
      </w:r>
      <w:r w:rsidR="00DE7CDA">
        <w:rPr>
          <w:rStyle w:val="shorttext"/>
          <w:lang w:val="en"/>
        </w:rPr>
        <w:t>. As a consequence, efforts should be driven to f</w:t>
      </w:r>
      <w:r w:rsidR="00DE7CDA" w:rsidRPr="00DE7CDA">
        <w:rPr>
          <w:rStyle w:val="shorttext"/>
          <w:lang w:val="en"/>
        </w:rPr>
        <w:t xml:space="preserve">acilitate </w:t>
      </w:r>
      <w:bookmarkStart w:id="11" w:name="_GoBack"/>
      <w:bookmarkEnd w:id="11"/>
      <w:r w:rsidR="00BB3F4D">
        <w:rPr>
          <w:rStyle w:val="shorttext"/>
          <w:lang w:val="en"/>
        </w:rPr>
        <w:t xml:space="preserve">the use of </w:t>
      </w:r>
      <w:r w:rsidR="00DE7CDA" w:rsidRPr="00DE7CDA">
        <w:rPr>
          <w:rStyle w:val="shorttext"/>
          <w:lang w:val="en"/>
        </w:rPr>
        <w:t>technology and knowledge transfer</w:t>
      </w:r>
      <w:r w:rsidR="00DE7CDA">
        <w:rPr>
          <w:rStyle w:val="shorttext"/>
          <w:lang w:val="en"/>
        </w:rPr>
        <w:t>.</w:t>
      </w:r>
    </w:p>
    <w:p w:rsidR="000D0139" w:rsidRDefault="000D0139" w:rsidP="008330CC">
      <w:pPr>
        <w:pStyle w:val="Ttulo2"/>
        <w:rPr>
          <w:rStyle w:val="shorttext"/>
          <w:lang w:val="en"/>
        </w:rPr>
      </w:pPr>
      <w:r>
        <w:rPr>
          <w:rStyle w:val="shorttext"/>
          <w:lang w:val="en"/>
        </w:rPr>
        <w:t>Protected Areas</w:t>
      </w:r>
      <w:r w:rsidR="004B392C">
        <w:rPr>
          <w:rStyle w:val="shorttext"/>
          <w:lang w:val="en"/>
        </w:rPr>
        <w:t>: Galapagos National Park and Doñana National Park</w:t>
      </w:r>
    </w:p>
    <w:p w:rsidR="000D0139" w:rsidRDefault="000D0139" w:rsidP="000D0139">
      <w:pPr>
        <w:pStyle w:val="Textoindependiente"/>
        <w:rPr>
          <w:rStyle w:val="shorttext"/>
          <w:lang w:val="en"/>
        </w:rPr>
      </w:pPr>
      <w:r>
        <w:rPr>
          <w:rStyle w:val="shorttext"/>
          <w:lang w:val="en"/>
        </w:rPr>
        <w:t xml:space="preserve">We </w:t>
      </w:r>
      <w:r w:rsidR="0036197A" w:rsidRPr="0036197A">
        <w:rPr>
          <w:rStyle w:val="shorttext"/>
          <w:lang w:val="en"/>
        </w:rPr>
        <w:t xml:space="preserve">wondered </w:t>
      </w:r>
      <w:r>
        <w:rPr>
          <w:rStyle w:val="shorttext"/>
          <w:lang w:val="en"/>
        </w:rPr>
        <w:t xml:space="preserve">how RPAS </w:t>
      </w:r>
      <w:r w:rsidR="00EA0299">
        <w:rPr>
          <w:rStyle w:val="shorttext"/>
          <w:lang w:val="en"/>
        </w:rPr>
        <w:t xml:space="preserve">manifold </w:t>
      </w:r>
      <w:r>
        <w:rPr>
          <w:rStyle w:val="shorttext"/>
          <w:lang w:val="en"/>
        </w:rPr>
        <w:t>capabilities</w:t>
      </w:r>
      <w:r w:rsidR="0036197A">
        <w:rPr>
          <w:rStyle w:val="shorttext"/>
          <w:lang w:val="en"/>
        </w:rPr>
        <w:t xml:space="preserve"> </w:t>
      </w:r>
      <w:r w:rsidR="0036197A">
        <w:rPr>
          <w:lang w:val="en"/>
        </w:rPr>
        <w:t>can improve</w:t>
      </w:r>
      <w:r w:rsidR="0036197A">
        <w:rPr>
          <w:lang w:val="en"/>
        </w:rPr>
        <w:t xml:space="preserve"> </w:t>
      </w:r>
      <w:r w:rsidR="0036197A">
        <w:rPr>
          <w:lang w:val="en"/>
        </w:rPr>
        <w:t>the effectiveness of management</w:t>
      </w:r>
      <w:r>
        <w:rPr>
          <w:rStyle w:val="shorttext"/>
          <w:lang w:val="en"/>
        </w:rPr>
        <w:t xml:space="preserve"> in two </w:t>
      </w:r>
      <w:r w:rsidR="00540D96">
        <w:rPr>
          <w:rStyle w:val="shorttext"/>
          <w:lang w:val="en"/>
        </w:rPr>
        <w:t>distinct</w:t>
      </w:r>
      <w:r w:rsidR="00EA0299">
        <w:rPr>
          <w:rStyle w:val="shorttext"/>
          <w:lang w:val="en"/>
        </w:rPr>
        <w:t>, representative</w:t>
      </w:r>
      <w:r w:rsidR="00540D96">
        <w:rPr>
          <w:rStyle w:val="shorttext"/>
          <w:lang w:val="en"/>
        </w:rPr>
        <w:t xml:space="preserve"> and </w:t>
      </w:r>
      <w:r>
        <w:rPr>
          <w:rStyle w:val="shorttext"/>
          <w:lang w:val="en"/>
        </w:rPr>
        <w:t xml:space="preserve">well-known PAs </w:t>
      </w:r>
      <w:r w:rsidR="00084DDB">
        <w:rPr>
          <w:rStyle w:val="shorttext"/>
          <w:lang w:val="en"/>
        </w:rPr>
        <w:t>in the world</w:t>
      </w:r>
      <w:r w:rsidR="0036197A">
        <w:rPr>
          <w:rStyle w:val="shorttext"/>
          <w:lang w:val="en"/>
        </w:rPr>
        <w:t>: Galapagos National Park and Doñana National Park, These PAs</w:t>
      </w:r>
      <w:r w:rsidR="00084DDB">
        <w:rPr>
          <w:rStyle w:val="shorttext"/>
          <w:lang w:val="en"/>
        </w:rPr>
        <w:t xml:space="preserve"> face important </w:t>
      </w:r>
      <w:r w:rsidR="004A198F">
        <w:t>challeng</w:t>
      </w:r>
      <w:r w:rsidR="00084DDB" w:rsidRPr="00084DDB">
        <w:t>es</w:t>
      </w:r>
      <w:r w:rsidR="0046547E">
        <w:t>,</w:t>
      </w:r>
      <w:r w:rsidR="00084DDB">
        <w:rPr>
          <w:rStyle w:val="shorttext"/>
          <w:lang w:val="en"/>
        </w:rPr>
        <w:t xml:space="preserve"> requiring </w:t>
      </w:r>
      <w:r w:rsidR="0046547E">
        <w:rPr>
          <w:rStyle w:val="shorttext"/>
          <w:lang w:val="en"/>
        </w:rPr>
        <w:lastRenderedPageBreak/>
        <w:t>novel solutions</w:t>
      </w:r>
      <w:r w:rsidR="004B392C">
        <w:rPr>
          <w:rStyle w:val="shorttext"/>
          <w:lang w:val="en"/>
        </w:rPr>
        <w:t xml:space="preserve"> and where RPAS have been successfully deployed</w:t>
      </w:r>
      <w:r w:rsidR="00727B49">
        <w:rPr>
          <w:rStyle w:val="shorttext"/>
          <w:lang w:val="en"/>
        </w:rPr>
        <w:t xml:space="preserve"> (table x)</w:t>
      </w:r>
      <w:r w:rsidR="004B392C">
        <w:rPr>
          <w:rStyle w:val="shorttext"/>
          <w:lang w:val="en"/>
        </w:rPr>
        <w:t xml:space="preserve"> </w:t>
      </w:r>
      <w:r w:rsidR="004B392C">
        <w:rPr>
          <w:rStyle w:val="shorttext"/>
          <w:lang w:val="en"/>
        </w:rPr>
        <w:fldChar w:fldCharType="begin" w:fldLock="1"/>
      </w:r>
      <w:r w:rsidR="004B392C">
        <w:rPr>
          <w:rStyle w:val="shorttext"/>
          <w:lang w:val="en"/>
        </w:rPr>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13 }, "schema" : "https://github.com/citation-style-language/schema/raw/master/csl-citation.json" }</w:instrText>
      </w:r>
      <w:r w:rsidR="004B392C">
        <w:rPr>
          <w:rStyle w:val="shorttext"/>
          <w:lang w:val="en"/>
        </w:rPr>
        <w:fldChar w:fldCharType="separate"/>
      </w:r>
      <w:r w:rsidR="004B392C" w:rsidRPr="004B392C">
        <w:rPr>
          <w:rStyle w:val="shorttext"/>
          <w:noProof/>
          <w:lang w:val="en"/>
        </w:rPr>
        <w:t>(Ballari et al. 2016)</w:t>
      </w:r>
      <w:r w:rsidR="004B392C">
        <w:rPr>
          <w:rStyle w:val="shorttext"/>
          <w:lang w:val="en"/>
        </w:rPr>
        <w:fldChar w:fldCharType="end"/>
      </w:r>
      <w:r w:rsidR="004B392C">
        <w:rPr>
          <w:rStyle w:val="shorttext"/>
          <w:lang w:val="en"/>
        </w:rPr>
        <w:t xml:space="preserve">. </w:t>
      </w:r>
    </w:p>
    <w:p w:rsidR="000D0139" w:rsidRDefault="000D0139" w:rsidP="00DE2316">
      <w:pPr>
        <w:pStyle w:val="Ttulo3"/>
        <w:rPr>
          <w:rStyle w:val="shorttext"/>
          <w:lang w:val="en"/>
        </w:rPr>
      </w:pPr>
      <w:r>
        <w:rPr>
          <w:rStyle w:val="shorttext"/>
          <w:lang w:val="en"/>
        </w:rPr>
        <w:t>Galapagos National Park</w:t>
      </w:r>
    </w:p>
    <w:p w:rsidR="000D0139" w:rsidRDefault="00084DDB" w:rsidP="000D0139">
      <w:pPr>
        <w:pStyle w:val="Textoindependiente"/>
        <w:rPr>
          <w:rStyle w:val="shorttext"/>
          <w:lang w:val="en"/>
        </w:rPr>
      </w:pPr>
      <w:r>
        <w:rPr>
          <w:rStyle w:val="shorttext"/>
          <w:lang w:val="en"/>
        </w:rPr>
        <w:t>In the case</w:t>
      </w:r>
      <w:r w:rsidR="00395A44">
        <w:rPr>
          <w:rStyle w:val="shorttext"/>
          <w:lang w:val="en"/>
        </w:rPr>
        <w:t xml:space="preserve"> of</w:t>
      </w:r>
      <w:r>
        <w:rPr>
          <w:rStyle w:val="shorttext"/>
          <w:lang w:val="en"/>
        </w:rPr>
        <w:t xml:space="preserve"> </w:t>
      </w:r>
      <w:r w:rsidR="000D0139">
        <w:rPr>
          <w:rStyle w:val="shorttext"/>
          <w:lang w:val="en"/>
        </w:rPr>
        <w:t>Ecuador’s Galapagos National Park and Marine Reserve</w:t>
      </w:r>
      <w:r>
        <w:rPr>
          <w:rStyle w:val="shorttext"/>
          <w:lang w:val="en"/>
        </w:rPr>
        <w:t>, main threats</w:t>
      </w:r>
      <w:r w:rsidR="004A198F">
        <w:rPr>
          <w:rStyle w:val="shorttext"/>
          <w:lang w:val="en"/>
        </w:rPr>
        <w:t xml:space="preserve"> to biodiversity</w:t>
      </w:r>
      <w:r>
        <w:rPr>
          <w:rStyle w:val="shorttext"/>
          <w:lang w:val="en"/>
        </w:rPr>
        <w:t xml:space="preserve"> are </w:t>
      </w:r>
      <w:r w:rsidR="0046547E">
        <w:rPr>
          <w:rStyle w:val="shorttext"/>
          <w:lang w:val="en"/>
        </w:rPr>
        <w:t xml:space="preserve">resumed on </w:t>
      </w:r>
      <w:r w:rsidR="00403C17">
        <w:rPr>
          <w:rStyle w:val="shorttext"/>
          <w:lang w:val="en"/>
        </w:rPr>
        <w:t xml:space="preserve">. </w:t>
      </w:r>
      <w:r>
        <w:rPr>
          <w:rStyle w:val="shorttext"/>
          <w:lang w:val="en"/>
        </w:rPr>
        <w:t>invasive and feral species, tourism, poaching ,</w:t>
      </w:r>
      <w:r w:rsidR="004A198F">
        <w:rPr>
          <w:rStyle w:val="shorttext"/>
          <w:lang w:val="en"/>
        </w:rPr>
        <w:t xml:space="preserve"> climate change, overpopulation, geohazards</w:t>
      </w:r>
      <w:r w:rsidR="0046547E">
        <w:rPr>
          <w:rStyle w:val="shorttext"/>
          <w:lang w:val="en"/>
        </w:rPr>
        <w:t xml:space="preserve">, roadkill, vessel strikes </w:t>
      </w:r>
      <w:r w:rsidR="000D0139">
        <w:rPr>
          <w:rStyle w:val="shorttext"/>
          <w:lang w:val="en"/>
        </w:rPr>
        <w:t xml:space="preserve"> </w:t>
      </w:r>
      <w:r>
        <w:rPr>
          <w:rStyle w:val="shorttext"/>
          <w:lang w:val="en"/>
        </w:rPr>
        <w:t xml:space="preserve">. Within management, search and rescue, emergency response, </w:t>
      </w:r>
      <w:r w:rsidR="0046547E">
        <w:rPr>
          <w:rStyle w:val="shorttext"/>
          <w:lang w:val="en"/>
        </w:rPr>
        <w:t xml:space="preserve">health monitoring, </w:t>
      </w:r>
    </w:p>
    <w:p w:rsidR="0046547E" w:rsidRDefault="0046547E" w:rsidP="0046547E">
      <w:pPr>
        <w:pStyle w:val="Ttulo3"/>
        <w:rPr>
          <w:rStyle w:val="shorttext"/>
          <w:lang w:val="en"/>
        </w:rPr>
      </w:pPr>
      <w:r>
        <w:rPr>
          <w:rStyle w:val="shorttext"/>
          <w:lang w:val="en"/>
        </w:rPr>
        <w:t>Doñana</w:t>
      </w:r>
      <w:r>
        <w:rPr>
          <w:rStyle w:val="shorttext"/>
          <w:lang w:val="en"/>
        </w:rPr>
        <w:t xml:space="preserve"> National Park</w:t>
      </w:r>
    </w:p>
    <w:p w:rsidR="0046547E" w:rsidRPr="00736A1C" w:rsidRDefault="0046547E" w:rsidP="000D0139">
      <w:pPr>
        <w:pStyle w:val="Textoindependiente"/>
        <w:rPr>
          <w:lang w:val="en"/>
        </w:rPr>
      </w:pPr>
      <w:r>
        <w:rPr>
          <w:lang w:val="en"/>
        </w:rPr>
        <w:t xml:space="preserve">Doñana is currently affected by a threats and pressures. </w:t>
      </w:r>
    </w:p>
    <w:p w:rsidR="004D5E3A" w:rsidRPr="00167BF5" w:rsidRDefault="0052773D" w:rsidP="00253C80">
      <w:pPr>
        <w:pStyle w:val="Ttulo1"/>
        <w:rPr>
          <w:rFonts w:cs="Times New Roman"/>
        </w:rPr>
      </w:pPr>
      <w:bookmarkStart w:id="12" w:name="wildlife-monitoring-and-management-1"/>
      <w:bookmarkStart w:id="13" w:name="infrastructure-and-risk-assessment-1"/>
      <w:bookmarkStart w:id="14" w:name="impact-of-rpas-on-wildlife-and-ecosystem"/>
      <w:bookmarkStart w:id="15" w:name="environmental-monitoring-and-decision-su"/>
      <w:bookmarkStart w:id="16" w:name="conclusions"/>
      <w:bookmarkEnd w:id="12"/>
      <w:bookmarkEnd w:id="13"/>
      <w:bookmarkEnd w:id="14"/>
      <w:bookmarkEnd w:id="15"/>
      <w:bookmarkEnd w:id="16"/>
      <w:r w:rsidRPr="00167BF5">
        <w:rPr>
          <w:rFonts w:cs="Times New Roman"/>
        </w:rPr>
        <w:t>Conclusions</w:t>
      </w:r>
    </w:p>
    <w:p w:rsidR="001E3DCC" w:rsidRPr="00ED2190" w:rsidRDefault="004A16CE" w:rsidP="001E3DCC">
      <w:pPr>
        <w:pStyle w:val="Paragraph"/>
      </w:pPr>
      <w:r>
        <w:rPr>
          <w:rStyle w:val="shorttext"/>
          <w:lang w:val="en"/>
        </w:rPr>
        <w:t>Park managers demands practical</w:t>
      </w:r>
      <w:r w:rsidR="00247DE9">
        <w:rPr>
          <w:rStyle w:val="shorttext"/>
          <w:lang w:val="en"/>
        </w:rPr>
        <w:t xml:space="preserve">, </w:t>
      </w:r>
      <w:r w:rsidR="003A4641">
        <w:rPr>
          <w:rStyle w:val="shorttext"/>
          <w:lang w:val="en"/>
        </w:rPr>
        <w:t>cost-effective</w:t>
      </w:r>
      <w:r>
        <w:rPr>
          <w:rStyle w:val="shorttext"/>
          <w:lang w:val="en"/>
        </w:rPr>
        <w:t xml:space="preserve"> </w:t>
      </w:r>
      <w:r w:rsidR="00247DE9">
        <w:rPr>
          <w:rStyle w:val="shorttext"/>
          <w:lang w:val="en"/>
        </w:rPr>
        <w:t xml:space="preserve">and innovative </w:t>
      </w:r>
      <w:r>
        <w:rPr>
          <w:rStyle w:val="shorttext"/>
          <w:lang w:val="en"/>
        </w:rPr>
        <w:t>solutions to handle an overwhelming amount of environmental issues requiring appropriate decisions</w:t>
      </w:r>
      <w:r w:rsidR="003A4641">
        <w:rPr>
          <w:rStyle w:val="shorttext"/>
          <w:lang w:val="en"/>
        </w:rPr>
        <w:t xml:space="preserve">. </w:t>
      </w:r>
      <w:r w:rsidR="00E73C87" w:rsidRPr="00E73C87">
        <w:rPr>
          <w:rStyle w:val="shorttext"/>
          <w:lang w:val="en"/>
        </w:rPr>
        <w:t xml:space="preserve">While </w:t>
      </w:r>
      <w:r w:rsidR="00212AFE">
        <w:rPr>
          <w:rStyle w:val="shorttext"/>
          <w:lang w:val="en"/>
        </w:rPr>
        <w:t>RPAS</w:t>
      </w:r>
      <w:r w:rsidR="00E73C87" w:rsidRPr="00E73C87">
        <w:rPr>
          <w:rStyle w:val="shorttext"/>
          <w:lang w:val="en"/>
        </w:rPr>
        <w:t xml:space="preserve"> have been called upon to revolutionize conservation, bottlenecks for integrating them into the </w:t>
      </w:r>
      <w:r w:rsidR="00212AFE">
        <w:rPr>
          <w:rStyle w:val="shorttext"/>
          <w:lang w:val="en"/>
        </w:rPr>
        <w:t>PAs</w:t>
      </w:r>
      <w:r w:rsidR="00E73C87" w:rsidRPr="00E73C87">
        <w:rPr>
          <w:rStyle w:val="shorttext"/>
          <w:lang w:val="en"/>
        </w:rPr>
        <w:t xml:space="preserve"> management too</w:t>
      </w:r>
      <w:r w:rsidR="00212AFE">
        <w:rPr>
          <w:rStyle w:val="shorttext"/>
          <w:lang w:val="en"/>
        </w:rPr>
        <w:t xml:space="preserve">lset come from different fronts, ranging from </w:t>
      </w:r>
      <w:r w:rsidR="0046315A">
        <w:rPr>
          <w:rStyle w:val="shorttext"/>
          <w:lang w:val="en"/>
        </w:rPr>
        <w:t xml:space="preserve">legal and </w:t>
      </w:r>
      <w:r w:rsidR="00212AFE">
        <w:rPr>
          <w:rStyle w:val="shorttext"/>
          <w:lang w:val="en"/>
        </w:rPr>
        <w:t xml:space="preserve">social issues to operational challenges.  </w:t>
      </w:r>
      <w:r w:rsidR="00220B61" w:rsidRPr="00220B61">
        <w:rPr>
          <w:rStyle w:val="shorttext"/>
          <w:lang w:val="en"/>
        </w:rPr>
        <w:t xml:space="preserve">However, being a relatively young discipline, conservation </w:t>
      </w:r>
      <w:r w:rsidR="00C71736">
        <w:rPr>
          <w:rStyle w:val="shorttext"/>
          <w:lang w:val="en"/>
        </w:rPr>
        <w:t>RPAS</w:t>
      </w:r>
      <w:r w:rsidR="00220B61" w:rsidRPr="00220B61">
        <w:rPr>
          <w:rStyle w:val="shorttext"/>
          <w:lang w:val="en"/>
        </w:rPr>
        <w:t xml:space="preserve"> have gone far and have great potential to</w:t>
      </w:r>
      <w:r w:rsidR="00220B61">
        <w:rPr>
          <w:rStyle w:val="shorttext"/>
          <w:lang w:val="en"/>
        </w:rPr>
        <w:t xml:space="preserve"> evolve</w:t>
      </w:r>
      <w:r w:rsidR="00BC2E3E">
        <w:rPr>
          <w:rStyle w:val="shorttext"/>
          <w:lang w:val="en"/>
        </w:rPr>
        <w:t xml:space="preserve"> </w:t>
      </w:r>
      <w:r w:rsidR="00BC2E3E" w:rsidRPr="0046315A">
        <w:rPr>
          <w:rStyle w:val="shorttext"/>
          <w:color w:val="000000" w:themeColor="text1"/>
          <w:lang w:val="en"/>
        </w:rPr>
        <w:t>and</w:t>
      </w:r>
      <w:r w:rsidR="00BE1E5B" w:rsidRPr="0046315A">
        <w:rPr>
          <w:rStyle w:val="shorttext"/>
          <w:color w:val="000000" w:themeColor="text1"/>
          <w:lang w:val="en"/>
        </w:rPr>
        <w:t xml:space="preserve"> </w:t>
      </w:r>
      <w:r w:rsidR="006A4CEE">
        <w:rPr>
          <w:rStyle w:val="shorttext"/>
          <w:color w:val="000000" w:themeColor="text1"/>
          <w:lang w:val="en"/>
        </w:rPr>
        <w:t xml:space="preserve">raise </w:t>
      </w:r>
      <w:r w:rsidR="0046315A">
        <w:t>better-informed decisions</w:t>
      </w:r>
      <w:r w:rsidR="006A4CEE">
        <w:rPr>
          <w:rStyle w:val="Textoennegrita"/>
          <w:b w:val="0"/>
        </w:rPr>
        <w:t xml:space="preserve"> </w:t>
      </w:r>
      <w:r w:rsidR="00220B61" w:rsidRPr="00220B61">
        <w:rPr>
          <w:rStyle w:val="shorttext"/>
          <w:lang w:val="en"/>
        </w:rPr>
        <w:t xml:space="preserve">to cope with </w:t>
      </w:r>
      <w:r w:rsidR="00C71736">
        <w:rPr>
          <w:rStyle w:val="shorttext"/>
          <w:lang w:val="en"/>
        </w:rPr>
        <w:t xml:space="preserve">underlying pressures </w:t>
      </w:r>
      <w:r w:rsidR="00220B61" w:rsidRPr="00220B61">
        <w:rPr>
          <w:rStyle w:val="shorttext"/>
          <w:lang w:val="en"/>
        </w:rPr>
        <w:t>protected areas</w:t>
      </w:r>
      <w:r w:rsidR="00C71736">
        <w:rPr>
          <w:rStyle w:val="shorttext"/>
          <w:lang w:val="en"/>
        </w:rPr>
        <w:t xml:space="preserve"> face.</w:t>
      </w:r>
      <w:r w:rsidR="00BC2E3E" w:rsidRPr="00BC2E3E">
        <w:t xml:space="preserve"> </w:t>
      </w:r>
      <w:r w:rsidR="0028088D">
        <w:t xml:space="preserve">Whether RPAS will take a definitive leap on PAs </w:t>
      </w:r>
      <w:r w:rsidR="0036197A">
        <w:t xml:space="preserve">is a matter of time. </w:t>
      </w:r>
    </w:p>
    <w:p w:rsidR="007E0FEC" w:rsidRPr="001E3DCC" w:rsidRDefault="007E0FEC" w:rsidP="00BC2E3E">
      <w:pPr>
        <w:pStyle w:val="Newparagraph"/>
      </w:pPr>
    </w:p>
    <w:p w:rsidR="004C1161" w:rsidRPr="00167BF5" w:rsidRDefault="004C1161" w:rsidP="00253C80">
      <w:pPr>
        <w:pStyle w:val="Ttulo1"/>
        <w:rPr>
          <w:rFonts w:cs="Times New Roman"/>
        </w:rPr>
      </w:pPr>
      <w:r w:rsidRPr="00167BF5">
        <w:rPr>
          <w:rFonts w:cs="Times New Roman"/>
        </w:rPr>
        <w:t>References</w:t>
      </w:r>
    </w:p>
    <w:p w:rsidR="00A41CF9" w:rsidRPr="00A41CF9" w:rsidRDefault="004C1161" w:rsidP="00A41CF9">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A41CF9" w:rsidRPr="00A41CF9">
        <w:rPr>
          <w:noProof/>
        </w:rPr>
        <w:t xml:space="preserve">Abd-Elrahman, Amr, Leonard Pearlstine, and Franklin Percival. 2005. “Development of </w:t>
      </w:r>
      <w:r w:rsidR="00A41CF9" w:rsidRPr="00A41CF9">
        <w:rPr>
          <w:noProof/>
        </w:rPr>
        <w:lastRenderedPageBreak/>
        <w:t xml:space="preserve">Pattern Recognition Algorithm for Automatic Bird Detection from Unmanned Aerial Vehicle Imagery.” </w:t>
      </w:r>
      <w:r w:rsidR="00A41CF9" w:rsidRPr="00A41CF9">
        <w:rPr>
          <w:i/>
          <w:iCs/>
          <w:noProof/>
        </w:rPr>
        <w:t>Surveying and Land Information Science</w:t>
      </w:r>
      <w:r w:rsidR="00A41CF9" w:rsidRPr="00A41CF9">
        <w:rPr>
          <w:noProof/>
        </w:rPr>
        <w:t xml:space="preserve"> 65 (1): 3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Alvarez-taboada, Flor, Claudio Paredes, and Julia Julián-Pelaz. 2017. “Mapping of the Invasive Species Hakea Sericea Using Unmanned Aerial Vehicle ( UAV ) and WorldView-2 Imagery and an Object-Oriented Approach.” </w:t>
      </w:r>
      <w:r w:rsidRPr="00A41CF9">
        <w:rPr>
          <w:i/>
          <w:iCs/>
          <w:noProof/>
        </w:rPr>
        <w:t>Remote Sensing</w:t>
      </w:r>
      <w:r w:rsidRPr="00A41CF9">
        <w:rPr>
          <w:noProof/>
        </w:rPr>
        <w:t xml:space="preserve"> 9 (913): 1–17. doi:10.3390/rs909091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Andel, Alexander C. van, Serge A. Wich, Christophe Boesch, Lian Pin Koh, Martha M. Robbins, Joseph Kelly, and Hjalmar S. Kuehl. 2015. “Locating Chimpanzee Nests and Identifying Fruiting Trees with an Unmanned Aerial Vehicle.” </w:t>
      </w:r>
      <w:r w:rsidRPr="00A41CF9">
        <w:rPr>
          <w:i/>
          <w:iCs/>
          <w:noProof/>
        </w:rPr>
        <w:t>American Journal of Primatology</w:t>
      </w:r>
      <w:r w:rsidRPr="00A41CF9">
        <w:rPr>
          <w:noProof/>
        </w:rPr>
        <w:t xml:space="preserve"> 77 (10): 1122–34. doi:10.1002/ajp.2244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Anderson, Karen, and Kevin J Gaston. 2013. “Lightweight Unmanned Aerial Vehicles Will Revolutionize Spatial Ecology.” </w:t>
      </w:r>
      <w:r w:rsidRPr="00A41CF9">
        <w:rPr>
          <w:i/>
          <w:iCs/>
          <w:noProof/>
        </w:rPr>
        <w:t>Frontiers in Ecology and the Environment</w:t>
      </w:r>
      <w:r w:rsidRPr="00A41CF9">
        <w:rPr>
          <w:noProof/>
        </w:rPr>
        <w:t xml:space="preserve"> 11 (3): 138–46. doi:10.1890/12015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Andrew, Margaret E, and Jill M Shephard. 2017. “Semi-Automated Detection of Eagle Nests: An Application of Very High-Resolution Image Data and Advanced Image Analyses to Wildlife Surveys.” doi:10.1002/rse2.3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AUVSI. 2013. “Are UAS More Cost Effective than Manned Flights? | Association for Unmanned Vehicle Systems International.” </w:t>
      </w:r>
      <w:r w:rsidRPr="00A41CF9">
        <w:rPr>
          <w:i/>
          <w:iCs/>
          <w:noProof/>
        </w:rPr>
        <w:t>AUVSI</w:t>
      </w:r>
      <w:r w:rsidRPr="00A41CF9">
        <w:rPr>
          <w:noProof/>
        </w:rPr>
        <w:t>. http://www.auvsi.org/are-uas-more-cost-effective-manned-flights.</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Ballari, D., D. Orellana, E. Acosta, A. Espinoza, and V. Morocho. 2016. “Uav Monitoring for Enviromental Management in Galapagos Islands.” </w:t>
      </w:r>
      <w:r w:rsidRPr="00A41CF9">
        <w:rPr>
          <w:i/>
          <w:iCs/>
          <w:noProof/>
        </w:rPr>
        <w:t>International Archives of the Photogrammetry, Remote Sensing and Spatial Information Sciences - ISPRS Archives</w:t>
      </w:r>
      <w:r w:rsidRPr="00A41CF9">
        <w:rPr>
          <w:noProof/>
        </w:rPr>
        <w:t>. doi:10.5194/isprsarchives-XLI-B1-1105-201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Banzi, Jamali Firmat. 2014. “A Sensor Based Anti-Poaching System in Tanzania.” </w:t>
      </w:r>
      <w:r w:rsidRPr="00A41CF9">
        <w:rPr>
          <w:i/>
          <w:iCs/>
          <w:noProof/>
        </w:rPr>
        <w:t>International Journal of Scientific and Research Publications</w:t>
      </w:r>
      <w:r w:rsidRPr="00A41CF9">
        <w:rPr>
          <w:noProof/>
        </w:rPr>
        <w:t xml:space="preserve"> 4 (4): 1–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A41CF9">
        <w:rPr>
          <w:i/>
          <w:iCs/>
          <w:noProof/>
        </w:rPr>
        <w:t>PLoS ONE</w:t>
      </w:r>
      <w:r w:rsidRPr="00A41CF9">
        <w:rPr>
          <w:noProof/>
        </w:rPr>
        <w:t xml:space="preserve"> 9 (12): 1–17. doi:10.1371/journal.pone.011560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Bayram, Haluk, Krishna Doddapaneni, Nikolaos Stefas, and Volkan Isler. 2016. “Active Localization of VHF Collared Animals with Aerial Robots,” no. 13: 74–75. doi:10.1109/COASE.2016.774350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asella, Elisa, Antoine Collin, Daniel Harris, Sebastian Ferse, Sonia Bejarano, Valeriano Parravicini, James L. Hench, and Alessio Rovere. 2017. “Mapping Coral Reefs Using Consumer-Grade Drones and Structure from Motion Photogrammetry Techniques.” </w:t>
      </w:r>
      <w:r w:rsidRPr="00A41CF9">
        <w:rPr>
          <w:i/>
          <w:iCs/>
          <w:noProof/>
        </w:rPr>
        <w:t>Coral Reefs</w:t>
      </w:r>
      <w:r w:rsidRPr="00A41CF9">
        <w:rPr>
          <w:noProof/>
        </w:rPr>
        <w:t xml:space="preserve"> 36 (1). Springer Berlin Heidelberg: 269–75. doi:10.1007/s00338-016-1522-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asella, Elisa, Alessio Rovere, Andrea Pedroncini, Luigi Mucerino, Marco Casella, Luis Alberto Cusati, Matteo Vacchi, Marco Ferrari, and Marco Firpo. 2014. “Study of </w:t>
      </w:r>
      <w:r w:rsidRPr="00A41CF9">
        <w:rPr>
          <w:noProof/>
        </w:rPr>
        <w:lastRenderedPageBreak/>
        <w:t xml:space="preserve">Wave Runup Using Numerical Models and Low-Altitude Aerial Photogrammetry: A Tool for Coastal Management.” </w:t>
      </w:r>
      <w:r w:rsidRPr="00A41CF9">
        <w:rPr>
          <w:i/>
          <w:iCs/>
          <w:noProof/>
        </w:rPr>
        <w:t>Estuarine, Coastal and Shelf Science</w:t>
      </w:r>
      <w:r w:rsidRPr="00A41CF9">
        <w:rPr>
          <w:noProof/>
        </w:rPr>
        <w:t xml:space="preserve"> 149. Elsevier Ltd: 160–67. doi:10.1016/j.ecss.2014.08.01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asella, Elisa, Alessio Rovere, Andrea Pedroncini, Colin P. Stark, Marco Casella, Marco Ferrari, and Marco Firpo. 2016. “Drones as Tools for Monitoring Beach Topography Changes in the Ligurian Sea (NW Mediterranean).” </w:t>
      </w:r>
      <w:r w:rsidRPr="00A41CF9">
        <w:rPr>
          <w:i/>
          <w:iCs/>
          <w:noProof/>
        </w:rPr>
        <w:t>Geo-Marine Letters</w:t>
      </w:r>
      <w:r w:rsidRPr="00A41CF9">
        <w:rPr>
          <w:noProof/>
        </w:rPr>
        <w:t xml:space="preserve"> 36 (2): 151–63. doi:10.1007/s00367-016-0435-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abot, Dominique, and David M Bird. 2012. “Evaluation of an off-the-Shelf Unmanned Aircraft System for Surveying Flocks of Geese.” </w:t>
      </w:r>
      <w:r w:rsidRPr="00A41CF9">
        <w:rPr>
          <w:i/>
          <w:iCs/>
          <w:noProof/>
        </w:rPr>
        <w:t>Waterbirds</w:t>
      </w:r>
      <w:r w:rsidRPr="00A41CF9">
        <w:rPr>
          <w:noProof/>
        </w:rPr>
        <w:t xml:space="preserve"> 35 (1): 170–74. doi:10.1675/063.035.011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2013. “Small Unmanned Aircraft: Precise and Convenient New Tools for Surveying Wetlands” 24 (June): 15–2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abot, Dominique, and Charles M. Francis. 2016. “Computer-Automated Bird Detection and Counts in High-Resolution Aerial Images: A Review.” </w:t>
      </w:r>
      <w:r w:rsidRPr="00A41CF9">
        <w:rPr>
          <w:i/>
          <w:iCs/>
          <w:noProof/>
        </w:rPr>
        <w:t>Journal of Field Ornithology</w:t>
      </w:r>
      <w:r w:rsidRPr="00A41CF9">
        <w:rPr>
          <w:noProof/>
        </w:rPr>
        <w:t xml:space="preserve"> 87 (4): 343–59. doi:10.1111/jofo.1217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amata, Johnny Elie, and Lisa Marie King. 2017. “The Commercial Use of Drones in U.S. National Parks.” </w:t>
      </w:r>
      <w:r w:rsidRPr="00A41CF9">
        <w:rPr>
          <w:i/>
          <w:iCs/>
          <w:noProof/>
        </w:rPr>
        <w:t>The International Technology Management Review</w:t>
      </w:r>
      <w:r w:rsidRPr="00A41CF9">
        <w:rPr>
          <w:noProof/>
        </w:rPr>
        <w:t xml:space="preserve"> 6 (4): 158–6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ape, Stuart, Mark Spalding, and Martin Jenkins. 2008. </w:t>
      </w:r>
      <w:r w:rsidRPr="00A41CF9">
        <w:rPr>
          <w:i/>
          <w:iCs/>
          <w:noProof/>
        </w:rPr>
        <w:t>The World’s Protected Areas: Status, Values and Prospects in the 21st Century</w:t>
      </w:r>
      <w:r w:rsidRPr="00A41CF9">
        <w:rPr>
          <w:noProof/>
        </w:rPr>
        <w:t xml:space="preserve">. </w:t>
      </w:r>
      <w:r w:rsidRPr="00A41CF9">
        <w:rPr>
          <w:i/>
          <w:iCs/>
          <w:noProof/>
        </w:rPr>
        <w:t>Prospects</w:t>
      </w:r>
      <w:r w:rsidRPr="00A41CF9">
        <w:rPr>
          <w:noProof/>
        </w:rPr>
        <w:t>. doi:10.1007/s10728-009-0140-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rétien, Louis-Philippe, Jérôme Théau, and Patrick Ménard. 2016. “Visible and Thermal Infrared Remote Sensing for the Detection of White-Tailed Deer Using an Unmanned Aerial System.” </w:t>
      </w:r>
      <w:r w:rsidRPr="00A41CF9">
        <w:rPr>
          <w:i/>
          <w:iCs/>
          <w:noProof/>
        </w:rPr>
        <w:t>Wildlife Society Bulletin</w:t>
      </w:r>
      <w:r w:rsidRPr="00A41CF9">
        <w:rPr>
          <w:noProof/>
        </w:rPr>
        <w:t xml:space="preserve"> 40 (1): 181–91. doi:10.1002/wsb.62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ristiansen, Peter, Kim Arild Steen, Rasmus Nyholm Jørgensen, and Henrik Karstoft. 2014. “Automated Detection and Recognition of Wildlife Using Thermal Cameras.” </w:t>
      </w:r>
      <w:r w:rsidRPr="00A41CF9">
        <w:rPr>
          <w:i/>
          <w:iCs/>
          <w:noProof/>
        </w:rPr>
        <w:t>Sensors (Switzerland)</w:t>
      </w:r>
      <w:r w:rsidRPr="00A41CF9">
        <w:rPr>
          <w:noProof/>
        </w:rPr>
        <w:t xml:space="preserve"> 14 (8): 13778–93. doi:10.3390/s14081377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hristie, Katherine S., Sophie L. Gilbert, Casey L. Brown, Michael Hatfield, and Leanne Hanson. 2016. “Unmanned Aircraft Systems in Wildlife Research: Current and Future Applications of a Transformative Technology.” </w:t>
      </w:r>
      <w:r w:rsidRPr="00A41CF9">
        <w:rPr>
          <w:i/>
          <w:iCs/>
          <w:noProof/>
        </w:rPr>
        <w:t>Frontiers in Ecology and the Environment</w:t>
      </w:r>
      <w:r w:rsidRPr="00A41CF9">
        <w:rPr>
          <w:noProof/>
        </w:rPr>
        <w:t xml:space="preserve"> 14 (5): 241–51. doi:10.1002/fee.128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liff, Oliver M, Robert Fitch, Salah Sukkarieh, Debra L Saunders, and Robert Heinsohn. 2015. “Online Localization of Radio-Tagged Wildlife with an Autonomous Aerial Robot System.” </w:t>
      </w:r>
      <w:r w:rsidRPr="00A41CF9">
        <w:rPr>
          <w:i/>
          <w:iCs/>
          <w:noProof/>
        </w:rPr>
        <w:t>Robotics Science and Systems</w:t>
      </w:r>
      <w:r w:rsidRPr="00A41CF9">
        <w:rPr>
          <w:noProof/>
        </w:rPr>
        <w:t>, no. November 2016: 1–9. doi:10.15607/RSS.2015.XI.04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Colefax, Andrew P., Paul A. Butcher, and Brendan P. Kelaher. 2017. “The Potential for Unmanned Aerial Vehicles (UAVs) to Conduct Marine Fauna Surveys in Place of Manned Aircraft.” </w:t>
      </w:r>
      <w:r w:rsidRPr="00A41CF9">
        <w:rPr>
          <w:i/>
          <w:iCs/>
          <w:noProof/>
        </w:rPr>
        <w:t>ICES Journal of Marine Science</w:t>
      </w:r>
      <w:r w:rsidRPr="00A41CF9">
        <w:rPr>
          <w:noProof/>
        </w:rPr>
        <w:t>. doi:10.1093/icesjms/fsx10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itmer, Mark A., John B. Vincent, Leland K. Werden, Jessie C. Tanner, Timothy G. Laske, </w:t>
      </w:r>
      <w:r w:rsidRPr="00A41CF9">
        <w:rPr>
          <w:noProof/>
        </w:rPr>
        <w:lastRenderedPageBreak/>
        <w:t xml:space="preserve">Paul A. Iaizzo, David L. Garshelis, and John R. Fieberg. 2015. “Bears Show a Physiological but Limited Behavioral Response to Unmanned Aerial Vehicles.” </w:t>
      </w:r>
      <w:r w:rsidRPr="00A41CF9">
        <w:rPr>
          <w:i/>
          <w:iCs/>
          <w:noProof/>
        </w:rPr>
        <w:t>Current Biology</w:t>
      </w:r>
      <w:r w:rsidRPr="00A41CF9">
        <w:rPr>
          <w:noProof/>
        </w:rPr>
        <w:t xml:space="preserve"> 25 (17). Elsevier Ltd: 2278–83. doi:10.1016/j.cub.2015.07.02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uarte, L., A. C. Teodoro, O. Moutinho, and J. A. Gon??alves. 2017. “Open-Source GIS Application for UAV Photogrammetry Based on MicMac.” </w:t>
      </w:r>
      <w:r w:rsidRPr="00A41CF9">
        <w:rPr>
          <w:i/>
          <w:iCs/>
          <w:noProof/>
        </w:rPr>
        <w:t>International Journal of Remote Sensing</w:t>
      </w:r>
      <w:r w:rsidRPr="00A41CF9">
        <w:rPr>
          <w:noProof/>
        </w:rPr>
        <w:t xml:space="preserve"> 38 (8–10): 3181–3202. doi:10.1080/01431161.2016.125968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udley, Nigel. 2008. </w:t>
      </w:r>
      <w:r w:rsidRPr="00A41CF9">
        <w:rPr>
          <w:i/>
          <w:iCs/>
          <w:noProof/>
        </w:rPr>
        <w:t>Guidelines for Protected Area Management Categories</w:t>
      </w:r>
      <w:r w:rsidRPr="00A41CF9">
        <w:rPr>
          <w:noProof/>
        </w:rPr>
        <w:t xml:space="preserve">. </w:t>
      </w:r>
      <w:r w:rsidRPr="00A41CF9">
        <w:rPr>
          <w:i/>
          <w:iCs/>
          <w:noProof/>
        </w:rPr>
        <w:t>System</w:t>
      </w:r>
      <w:r w:rsidRPr="00A41CF9">
        <w:rPr>
          <w:noProof/>
        </w:rPr>
        <w:t>. Vol. 3. doi:10.2305/IUCN.CH.2008.PAPS.2.en.</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uffy, Rosaleen. 2014. “Waging a War to Save Biodiversity: The Rise of Militarized Conservation.” </w:t>
      </w:r>
      <w:r w:rsidRPr="00A41CF9">
        <w:rPr>
          <w:i/>
          <w:iCs/>
          <w:noProof/>
        </w:rPr>
        <w:t>International Affairs</w:t>
      </w:r>
      <w:r w:rsidRPr="00A41CF9">
        <w:rPr>
          <w:noProof/>
        </w:rPr>
        <w:t xml:space="preserve"> 90 (4): 819–34. doi:10.1111/1468-2346.1214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ulava, Sharon, William T. Bean, and Orien M. W. Richmond. 2015. “ENVIRONMENTAL REVIEWS AND CASE STUDIES: Applications of Unmanned Aircraft Systems (UAS) for Waterbird Surveys.” </w:t>
      </w:r>
      <w:r w:rsidRPr="00A41CF9">
        <w:rPr>
          <w:i/>
          <w:iCs/>
          <w:noProof/>
        </w:rPr>
        <w:t>Environmental Practice</w:t>
      </w:r>
      <w:r w:rsidRPr="00A41CF9">
        <w:rPr>
          <w:noProof/>
        </w:rPr>
        <w:t xml:space="preserve"> 17 (3): 201–10. doi:10.1017/S146604661500018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Durban, J W, H Fearnbach, W L Perryman, and D J Leroi. 2015. “Photogrammetry of Killer Whales Using a Small Hexacopter Launched at Sea.” </w:t>
      </w:r>
      <w:r w:rsidRPr="00A41CF9">
        <w:rPr>
          <w:i/>
          <w:iCs/>
          <w:noProof/>
        </w:rPr>
        <w:t>Journal of Unmanned Vehicle Systems</w:t>
      </w:r>
      <w:r w:rsidRPr="00A41CF9">
        <w:rPr>
          <w:noProof/>
        </w:rPr>
        <w:t xml:space="preserve"> 3 (June): 1–5. doi:dx.doi.org/10.1139/juvs-2015-002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Duriez, Olivier, Guillaume Boguszewski, Elisabeth Vas, and David Gre. 2015. “Approaching Birds with Drones: First Experiments and Ethical Guidelines ´,” 2015–1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Ewers, Robert M., and Ana S.L. Rodrigues. 2008. “Estimates of Reserve Effectiveness Are Confounded by Leakage.” </w:t>
      </w:r>
      <w:r w:rsidRPr="00A41CF9">
        <w:rPr>
          <w:i/>
          <w:iCs/>
          <w:noProof/>
        </w:rPr>
        <w:t>Trends in Ecology and Evolution</w:t>
      </w:r>
      <w:r w:rsidRPr="00A41CF9">
        <w:rPr>
          <w:noProof/>
        </w:rPr>
        <w:t>. doi:10.1016/j.tree.2007.11.00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A41CF9">
        <w:rPr>
          <w:i/>
          <w:iCs/>
          <w:noProof/>
        </w:rPr>
        <w:t>Ecography</w:t>
      </w:r>
      <w:r w:rsidRPr="00A41CF9">
        <w:rPr>
          <w:noProof/>
        </w:rPr>
        <w:t xml:space="preserve"> 30 (5): 609–28. doi:10.1111/j.2007.0906-7590.05171.x.</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Fletcher, Stephanie B. Borrelle; Andrew T. 2017. “Will Drones Reduce Investigator Disturbance to Surface-Nesting Birds?” </w:t>
      </w:r>
      <w:r w:rsidRPr="00A41CF9">
        <w:rPr>
          <w:i/>
          <w:iCs/>
          <w:noProof/>
        </w:rPr>
        <w:t>Marine Ornithology</w:t>
      </w:r>
      <w:r w:rsidRPr="00A41CF9">
        <w:rPr>
          <w:noProof/>
        </w:rPr>
        <w:t xml:space="preserve"> 45 (January): 89–9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Fornace, Kimberly M., Chris J. Drakeley, Timothy William, Fe Espino, and Jonathan Cox. 2014. “Mapping Infectious Disease Landscapes: Unmanned Aerial Vehicles and Epidemiology.” </w:t>
      </w:r>
      <w:r w:rsidRPr="00A41CF9">
        <w:rPr>
          <w:i/>
          <w:iCs/>
          <w:noProof/>
        </w:rPr>
        <w:t>Trends in Parasitology</w:t>
      </w:r>
      <w:r w:rsidRPr="00A41CF9">
        <w:rPr>
          <w:noProof/>
        </w:rPr>
        <w:t>, October. Elsevier Ltd, 1–6. doi:10.1016/j.pt.2014.09.00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A41CF9">
        <w:rPr>
          <w:i/>
          <w:iCs/>
          <w:noProof/>
        </w:rPr>
        <w:t>Nature Publishing Group</w:t>
      </w:r>
      <w:r w:rsidRPr="00A41CF9">
        <w:rPr>
          <w:noProof/>
        </w:rPr>
        <w:t>, no. November. Nature Publishing Group: 1–9. doi:10.1038/srep3813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emert, Jan C van, Camiel R Verschoor, Pascal Mettes, Kitso Epema, Lian Pin Koh, and </w:t>
      </w:r>
      <w:r w:rsidRPr="00A41CF9">
        <w:rPr>
          <w:noProof/>
        </w:rPr>
        <w:lastRenderedPageBreak/>
        <w:t xml:space="preserve">Serge Wich. 2015. “Nature Conservation Drones for Automatic Localization and Counting of Animals.” </w:t>
      </w:r>
      <w:r w:rsidRPr="00A41CF9">
        <w:rPr>
          <w:i/>
          <w:iCs/>
          <w:noProof/>
        </w:rPr>
        <w:t>Lecture Notes in Computer Science (Including Subseries Lecture Notes in Artificial Intelligence and Lecture Notes in Bioinformatics)</w:t>
      </w:r>
      <w:r w:rsidRPr="00A41CF9">
        <w:rPr>
          <w:noProof/>
        </w:rPr>
        <w:t xml:space="preserve"> 8925: 255–70. doi:10.1007/978-3-319-16178-5_1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etzin, Stephan, Robert S. Nuske, and Kerstin Wiegand. 2014. “Using Unmanned Aerial Vehicles (UAV) to Quantify Spatial Gap Patterns in Forests.” </w:t>
      </w:r>
      <w:r w:rsidRPr="00A41CF9">
        <w:rPr>
          <w:i/>
          <w:iCs/>
          <w:noProof/>
        </w:rPr>
        <w:t>Remote Sensing</w:t>
      </w:r>
      <w:r w:rsidRPr="00A41CF9">
        <w:rPr>
          <w:noProof/>
        </w:rPr>
        <w:t xml:space="preserve"> 6 (8): 6988–7004. doi:10.3390/rs608698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etzin, Stephan, Kerstin Wiegand, and Ingo Schöning. 2012. “Assessing Biodiversity in Forests Using Very High-Resolution Images and Unmanned Aerial Vehicles.” </w:t>
      </w:r>
      <w:r w:rsidRPr="00A41CF9">
        <w:rPr>
          <w:i/>
          <w:iCs/>
          <w:noProof/>
        </w:rPr>
        <w:t>Methods in Ecology and Evolution</w:t>
      </w:r>
      <w:r w:rsidRPr="00A41CF9">
        <w:rPr>
          <w:noProof/>
        </w:rPr>
        <w:t xml:space="preserve"> 3 (2): 397–404. doi:10.1111/j.2041-210X.2011.00158.x.</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ini, R., D. Passoni, L. Pinto, and G. Sona. 2012. “Aerial Images From an Uav System: 3D Modeling and Tree Species Classification in a Park Area.” </w:t>
      </w:r>
      <w:r w:rsidRPr="00A41CF9">
        <w:rPr>
          <w:i/>
          <w:iCs/>
          <w:noProof/>
        </w:rPr>
        <w:t>ISPRS - International Archives of the Photogrammetry, Remote Sensing and Spatial Information Sciences</w:t>
      </w:r>
      <w:r w:rsidRPr="00A41CF9">
        <w:rPr>
          <w:noProof/>
        </w:rPr>
        <w:t xml:space="preserve"> XXXIX-B1 (September): 361–66. doi:10.5194/isprsarchives-XXXIX-B1-361-201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ómez, Cristina, and David R. Green. 2017. “Small Unmanned Airborne Systems to Support Oil and Gas Pipeline Monitoring and Mapping.” </w:t>
      </w:r>
      <w:r w:rsidRPr="00A41CF9">
        <w:rPr>
          <w:i/>
          <w:iCs/>
          <w:noProof/>
        </w:rPr>
        <w:t>Arabian Journal of Geosciences</w:t>
      </w:r>
      <w:r w:rsidRPr="00A41CF9">
        <w:rPr>
          <w:noProof/>
        </w:rPr>
        <w:t xml:space="preserve"> 10 (9). doi:10.1007/s12517-017-2989-x.</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Gonzalez, Felipe, and Sandra Johnson. 2017. “Standard Operating Procedures for UAV or Drone Based Monitoring of Wildlife,” 1–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onzalez, Luis F., Glen A. Montes, Eduard Puig, Sandra Johnson, Kerrie Mengersen, and Kevin J. Gaston. 2016. “Unmanned Aerial Vehicles (UAVs) and Artificial Intelligence Revolutionizing Wildlife Monitoring and Conservation.” </w:t>
      </w:r>
      <w:r w:rsidRPr="00A41CF9">
        <w:rPr>
          <w:i/>
          <w:iCs/>
          <w:noProof/>
        </w:rPr>
        <w:t>Sensors (Switzerland)</w:t>
      </w:r>
      <w:r w:rsidRPr="00A41CF9">
        <w:rPr>
          <w:noProof/>
        </w:rPr>
        <w:t xml:space="preserve"> 16 (1). doi:10.3390/s1601009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rémillet, David, William Puech, Véronique Garçon, Thierry Boulinier, and Yvon Le Maho. 2012. “Robots in Ecology: Welcome to the Machine.” </w:t>
      </w:r>
      <w:r w:rsidRPr="00A41CF9">
        <w:rPr>
          <w:i/>
          <w:iCs/>
          <w:noProof/>
        </w:rPr>
        <w:t>Open Journal of Ecology</w:t>
      </w:r>
      <w:r w:rsidRPr="00A41CF9">
        <w:rPr>
          <w:noProof/>
        </w:rPr>
        <w:t xml:space="preserve"> 2 (2): 49–57. doi:10.4236/oje.2012.2200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Groom, Martha J, Gary Meffe, and C Ronald Caroll. 2006. “Principles of Conservation Biology” 3 (779): 63–10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ross, John E., Scott J. Goetz, and Josef Cihlar. 2009. “Application of Remote Sensing to Parks and Protected Area Monitoring: Introduction to the Special Issue.” </w:t>
      </w:r>
      <w:r w:rsidRPr="00A41CF9">
        <w:rPr>
          <w:i/>
          <w:iCs/>
          <w:noProof/>
        </w:rPr>
        <w:t>Remote Sensing of Environment</w:t>
      </w:r>
      <w:r w:rsidRPr="00A41CF9">
        <w:rPr>
          <w:noProof/>
        </w:rPr>
        <w:t xml:space="preserve"> 113 (7). Elsevier B.V.: 1343–45. doi:10.1016/j.rse.2008.12.01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roves, Phillip A, Brad Alcorn, Michelle M Wiest, Jacek M Maselko, and William P Connor. 2016. “Testing Unmanned Aircraft Systems for Salmon Spawning Surveys.” </w:t>
      </w:r>
      <w:r w:rsidRPr="00A41CF9">
        <w:rPr>
          <w:i/>
          <w:iCs/>
          <w:noProof/>
        </w:rPr>
        <w:t>Facets</w:t>
      </w:r>
      <w:r w:rsidRPr="00A41CF9">
        <w:rPr>
          <w:noProof/>
        </w:rPr>
        <w:t xml:space="preserve"> 1 (1): 187–204. doi:10.1139/facets-2016-001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Gülci, Sercan, and Abdullah Emin Akay. 2016. “Using Thermal Infrared Imagery Produced by Unmanned Air Vehicles to Evaluate Locations of Ecological Road Structures.” </w:t>
      </w:r>
      <w:r w:rsidRPr="00A41CF9">
        <w:rPr>
          <w:i/>
          <w:iCs/>
          <w:noProof/>
        </w:rPr>
        <w:t>Journal of the Faculty of Forestry Istambul University</w:t>
      </w:r>
      <w:r w:rsidRPr="00A41CF9">
        <w:rPr>
          <w:noProof/>
        </w:rPr>
        <w:t xml:space="preserve"> 66 (2): 698–709. </w:t>
      </w:r>
      <w:r w:rsidRPr="00A41CF9">
        <w:rPr>
          <w:noProof/>
        </w:rPr>
        <w:lastRenderedPageBreak/>
        <w:t>doi:10.17099/jffiu.7646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abel, Jan Christian, Mike Teucher, Werner Ulrich, Markus Bauer, and Dennis Rödder. 2016. “Drones for Butterfly Conservation: Larval Habitat Assessment with an Unmanned Aerial Vehicle.” </w:t>
      </w:r>
      <w:r w:rsidRPr="00A41CF9">
        <w:rPr>
          <w:i/>
          <w:iCs/>
          <w:noProof/>
        </w:rPr>
        <w:t>Landscape Ecology</w:t>
      </w:r>
      <w:r w:rsidRPr="00A41CF9">
        <w:rPr>
          <w:noProof/>
        </w:rPr>
        <w:t xml:space="preserve"> 31 (10): 2385–95. doi:10.1007/s10980-016-0409-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A41CF9">
        <w:rPr>
          <w:i/>
          <w:iCs/>
          <w:noProof/>
        </w:rPr>
        <w:t>Oryx</w:t>
      </w:r>
      <w:r w:rsidRPr="00A41CF9">
        <w:rPr>
          <w:noProof/>
        </w:rPr>
        <w:t xml:space="preserve"> 51 (3): 513–16. doi:10.1017/S003060531600094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ansen, Andreas Skriver. 2016. “Applying Visitor Monitoring Methods in Coastal and Marine Areas – Some Learnings and Critical Reflections from Sweden.” </w:t>
      </w:r>
      <w:r w:rsidRPr="00A41CF9">
        <w:rPr>
          <w:i/>
          <w:iCs/>
          <w:noProof/>
        </w:rPr>
        <w:t>Scandinavian Journal of Hospitality and Tourism</w:t>
      </w:r>
      <w:r w:rsidRPr="00A41CF9">
        <w:rPr>
          <w:noProof/>
        </w:rPr>
        <w:t xml:space="preserve"> 2250 (June): 1–18. doi:10.1080/15022250.2016.115548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ilborn, Ray, Peter Arcese, Markus Borner, Justin Hando, Grant Hopcraft, Martin Loibooki, Simon Mduma, and Anthony R E Sinclair. 2006. “Effective Enforcement in a Conservation Area.” </w:t>
      </w:r>
      <w:r w:rsidRPr="00A41CF9">
        <w:rPr>
          <w:i/>
          <w:iCs/>
          <w:noProof/>
        </w:rPr>
        <w:t>Science</w:t>
      </w:r>
      <w:r w:rsidRPr="00A41CF9">
        <w:rPr>
          <w:noProof/>
        </w:rPr>
        <w:t xml:space="preserve"> 314 (5803): 1266–1266. doi:10.1126/science.113278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odgson, Amanda, David Peel, and Natalie Kelly. 2017. “Unmanned Aerial Vehicles for Surveying Marine Fauna: Assessing Detection Probability.” </w:t>
      </w:r>
      <w:r w:rsidRPr="00A41CF9">
        <w:rPr>
          <w:i/>
          <w:iCs/>
          <w:noProof/>
        </w:rPr>
        <w:t>Ecological Applications</w:t>
      </w:r>
      <w:r w:rsidRPr="00A41CF9">
        <w:rPr>
          <w:noProof/>
        </w:rPr>
        <w:t xml:space="preserve"> 27 (4): 1253–67. doi:10.1002/eap.151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odgson, Jarrod C., and Lian Pin Koh. 2016. “Best Practice for Minimising Unmanned Aerial Vehicle Disturbance to Wildlife in Biological Field Research.” </w:t>
      </w:r>
      <w:r w:rsidRPr="00A41CF9">
        <w:rPr>
          <w:i/>
          <w:iCs/>
          <w:noProof/>
        </w:rPr>
        <w:t>Current Biology</w:t>
      </w:r>
      <w:r w:rsidRPr="00A41CF9">
        <w:rPr>
          <w:noProof/>
        </w:rPr>
        <w:t xml:space="preserve"> 26 (10). doi:10.1016/j.cub.2016.04.00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Hodgson, Jarrod C, Shane M Baylis, Rowan Mott, Ashley Herrod, and Rohan H Clarke. 2016. “Precision Wildlife Monitoring Using Unmanned Aerial Vehicles.” </w:t>
      </w:r>
      <w:r w:rsidRPr="00A41CF9">
        <w:rPr>
          <w:i/>
          <w:iCs/>
          <w:noProof/>
        </w:rPr>
        <w:t>Scientific Reports</w:t>
      </w:r>
      <w:r w:rsidRPr="00A41CF9">
        <w:rPr>
          <w:noProof/>
        </w:rPr>
        <w:t xml:space="preserve"> 6 (March). Nature Publishing Group: 22574. doi:10.1038/srep2257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Husson, Eva. 2016. “Images from Unmanned Aircraft Systems for Surveying Aquatic and Riparian Vegetation.” Uppsala.</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Israel, Martin, and Aline Reinhard. 2017. “Detecting Nests of Lapwing Birds with the Aid of a Small Unmanned Aerial Vehicle with Thermal Camera.” In </w:t>
      </w:r>
      <w:r w:rsidRPr="00A41CF9">
        <w:rPr>
          <w:i/>
          <w:iCs/>
          <w:noProof/>
        </w:rPr>
        <w:t>Unmanned Aircraft Systems (ICUAS), 2017 International Conference on</w:t>
      </w:r>
      <w:r w:rsidRPr="00A41CF9">
        <w:rPr>
          <w:noProof/>
        </w:rPr>
        <w:t>, 1199–120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Ivosevic, Bojana, Yong Gu Han, and Ohseok Kwon. 2017. “Calculating Coniferous Tree Coverage Using Unmanned Aerial Vehicle Photogrammetry.” </w:t>
      </w:r>
      <w:r w:rsidRPr="00A41CF9">
        <w:rPr>
          <w:i/>
          <w:iCs/>
          <w:noProof/>
        </w:rPr>
        <w:t>Journal of Ecology and Environment</w:t>
      </w:r>
      <w:r w:rsidRPr="00A41CF9">
        <w:rPr>
          <w:noProof/>
        </w:rPr>
        <w:t xml:space="preserve"> 41 (1). Journal of Ecology and Environment: 4–11. doi:10.1186/s41610-017-0029-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Jain, Mukesh. 2013. “Unmanned Aerial Survey of Elephants.” </w:t>
      </w:r>
      <w:r w:rsidRPr="00A41CF9">
        <w:rPr>
          <w:i/>
          <w:iCs/>
          <w:noProof/>
        </w:rPr>
        <w:t>PLoS ONE</w:t>
      </w:r>
      <w:r w:rsidRPr="00A41CF9">
        <w:rPr>
          <w:noProof/>
        </w:rPr>
        <w:t>. doi:10.1371/ journal.pone.005470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Jewell, Zoe. 2013. “Effect of Monitoring Technique on Quality of Conservation Science.” </w:t>
      </w:r>
      <w:r w:rsidRPr="00A41CF9">
        <w:rPr>
          <w:i/>
          <w:iCs/>
          <w:noProof/>
        </w:rPr>
        <w:t>Conservation Biology</w:t>
      </w:r>
      <w:r w:rsidRPr="00A41CF9">
        <w:rPr>
          <w:noProof/>
        </w:rPr>
        <w:t xml:space="preserve"> 27 (3): 501–8. doi:10.1111/cobi.1206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lastRenderedPageBreak/>
        <w:t xml:space="preserve">Kachamba, Daud Jones, Hans Ole Ørka, Terje Gobakken, Tron Eid, and Weston Mwase. 2016. “Biomass Estimation Using 3D Data from Unmanned Aerial Vehicle Imagery in a Tropical Woodland.” </w:t>
      </w:r>
      <w:r w:rsidRPr="00A41CF9">
        <w:rPr>
          <w:i/>
          <w:iCs/>
          <w:noProof/>
        </w:rPr>
        <w:t>Remote Sensing</w:t>
      </w:r>
      <w:r w:rsidRPr="00A41CF9">
        <w:rPr>
          <w:noProof/>
        </w:rPr>
        <w:t xml:space="preserve"> 8 (11): 1–18. doi:10.3390/rs811096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King, Lisa M. 2014. “Will Drones Revolutionise Ecotourism?” </w:t>
      </w:r>
      <w:r w:rsidRPr="00A41CF9">
        <w:rPr>
          <w:i/>
          <w:iCs/>
          <w:noProof/>
        </w:rPr>
        <w:t>Journal of Ecotourism</w:t>
      </w:r>
      <w:r w:rsidRPr="00A41CF9">
        <w:rPr>
          <w:noProof/>
        </w:rPr>
        <w:t xml:space="preserve"> 13 (1): 85–92. doi:10.1080/14724049.2014.94844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Kiszka, Jeremy J., Johann Mourier, Kirk Gastrich, and Michael R. Heithaus. 2016a. “Using Unmanned Aerial Vehicles (UAVs) to Investigate Shark and Ray Densities in a Shallow Coral Lagoon.” </w:t>
      </w:r>
      <w:r w:rsidRPr="00A41CF9">
        <w:rPr>
          <w:i/>
          <w:iCs/>
          <w:noProof/>
        </w:rPr>
        <w:t>Marine Ecology Progress Series</w:t>
      </w:r>
      <w:r w:rsidRPr="00A41CF9">
        <w:rPr>
          <w:noProof/>
        </w:rPr>
        <w:t xml:space="preserve"> 560 (November): 237–42. doi:10.3354/meps1194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Koh, Lian Pin, and Serge A. Wich. 2012. “Dawn of Drone Ecology: Low-Cost Autonomous Aerial Vehicles for Conservation.” </w:t>
      </w:r>
      <w:r w:rsidRPr="00A41CF9">
        <w:rPr>
          <w:i/>
          <w:iCs/>
          <w:noProof/>
        </w:rPr>
        <w:t>Tropical Conservation Science</w:t>
      </w:r>
      <w:r w:rsidRPr="00A41CF9">
        <w:rPr>
          <w:noProof/>
        </w:rPr>
        <w:t xml:space="preserve"> 5 (2): 121–32. doi:WOS:00031084660000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Körner, Fabian, Raphael Speck, Ali Haydar, and Salah Sukkarieh. 2010. “Autonomous Airborne Wildlife Tracking Using Radio Signal Strength,” 107–1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Koski, William. 2010. “An Inventory and Evaluation of Unmanned Aerial Systems for Offshore Surveys of Marine Mammals An Inventory and Evaluation of Unmanned Aerial Systems for Offshore Surveys of Marine Mammals,” no. March.</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A41CF9">
        <w:rPr>
          <w:i/>
          <w:iCs/>
          <w:noProof/>
        </w:rPr>
        <w:t>Aquatic Mammals</w:t>
      </w:r>
      <w:r w:rsidRPr="00A41CF9">
        <w:rPr>
          <w:noProof/>
        </w:rPr>
        <w:t xml:space="preserve"> 35 (3): 347–57. doi:10.1578/AM.35.3.2009.34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Koski, William R., Gayan Gamage, Andrew R. Davis, Tony Mathews, Bernard LeBlanc, and Steven H. Ferguson. 2015. “Evaluation of UAS for Photographic Re-Identification of Bowhead Whales, Balaena Mysticetus.” </w:t>
      </w:r>
      <w:r w:rsidRPr="00A41CF9">
        <w:rPr>
          <w:i/>
          <w:iCs/>
          <w:noProof/>
        </w:rPr>
        <w:t>Journal of Unmanned Vehicle Systems</w:t>
      </w:r>
      <w:r w:rsidRPr="00A41CF9">
        <w:rPr>
          <w:noProof/>
        </w:rPr>
        <w:t xml:space="preserve"> 3 (1): 22–29. doi:10.1139/juvs-2014-001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eary, David. 2017. “Drones on Ice: An Assessment of the Legal Implications of the Use of Unmanned Aerial Vehicles in Scientific Research and by the Tourist Industry in Antarctica.” </w:t>
      </w:r>
      <w:r w:rsidRPr="00A41CF9">
        <w:rPr>
          <w:i/>
          <w:iCs/>
          <w:noProof/>
        </w:rPr>
        <w:t>Polar Record</w:t>
      </w:r>
      <w:r w:rsidRPr="00A41CF9">
        <w:rPr>
          <w:noProof/>
        </w:rPr>
        <w:t>, no. May: 1–15. doi:10.1017/S003224741700026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everington, Fiona, Katia Lemos Costa, Jose Courrau, Helena Pavese, Christoph Nolte, Melitta Marr, Lauren Coad, et al. 2010. “Management Effectiveness Evaluation in Protected Areas – a Global Study. Second Edition 2010.” </w:t>
      </w:r>
      <w:r w:rsidRPr="00A41CF9">
        <w:rPr>
          <w:i/>
          <w:iCs/>
          <w:noProof/>
        </w:rPr>
        <w:t>Environmental Management</w:t>
      </w:r>
      <w:r w:rsidRPr="00A41CF9">
        <w:rPr>
          <w:noProof/>
        </w:rPr>
        <w:t xml:space="preserve"> 46 (5): 685–98. doi:10.1007/s00267-010-9564-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hoest, S, J Linchant, S Quevauvillers, C Vermeulen, and P Lejeune. 2015. “How Many Hippos (Homhip): Algorithm for Automatic Counts of Animals with Infra-Red Thermal Imagery from UAV.” </w:t>
      </w:r>
      <w:r w:rsidRPr="00A41CF9">
        <w:rPr>
          <w:i/>
          <w:iCs/>
          <w:noProof/>
        </w:rPr>
        <w:t>International Archives of the Photogrammetry, Remote Sensing and Spatial Information Sciences - ISPRS Archives</w:t>
      </w:r>
      <w:r w:rsidRPr="00A41CF9">
        <w:rPr>
          <w:noProof/>
        </w:rPr>
        <w:t xml:space="preserve"> 40 (3W3): 355–62. doi:10.5194/isprsarchives-XL-3-W3-355-201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inchant, Julie, Jonathan Lisein, Jean Semeki, Philippe Lejeune, and Cédric Vermeulen. 2015a. “Are Unmanned Aircraft Systems (UASs) the Future of Wildlife Monitoring? </w:t>
      </w:r>
      <w:r w:rsidRPr="00A41CF9">
        <w:rPr>
          <w:noProof/>
        </w:rPr>
        <w:lastRenderedPageBreak/>
        <w:t xml:space="preserve">A Review of Accomplishments and Challenges.” </w:t>
      </w:r>
      <w:r w:rsidRPr="00A41CF9">
        <w:rPr>
          <w:i/>
          <w:iCs/>
          <w:noProof/>
        </w:rPr>
        <w:t>Mammal Review</w:t>
      </w:r>
      <w:r w:rsidRPr="00A41CF9">
        <w:rPr>
          <w:noProof/>
        </w:rPr>
        <w:t xml:space="preserve"> 45 (4): 239–52. doi:10.1111/mam.1204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 2015b. “Are Unmanned Aircraft Systems (UASs) the Future of Wildlife Monitoring? A Review of Accomplishments and Challenges.” </w:t>
      </w:r>
      <w:r w:rsidRPr="00A41CF9">
        <w:rPr>
          <w:i/>
          <w:iCs/>
          <w:noProof/>
        </w:rPr>
        <w:t>Mammal Review</w:t>
      </w:r>
      <w:r w:rsidRPr="00A41CF9">
        <w:rPr>
          <w:noProof/>
        </w:rPr>
        <w:t xml:space="preserve"> 45 (4): 239–52. doi:10.1111/mam.1204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isein, Jonathan, Adrien Michez, Hugues Claessens, and Philippe Lejeune. 2015. “Discrimination of Deciduous Tree Species from Time Series of Unmanned Aerial System Imagery.” </w:t>
      </w:r>
      <w:r w:rsidRPr="00A41CF9">
        <w:rPr>
          <w:i/>
          <w:iCs/>
          <w:noProof/>
        </w:rPr>
        <w:t>PLoS ONE</w:t>
      </w:r>
      <w:r w:rsidRPr="00A41CF9">
        <w:rPr>
          <w:noProof/>
        </w:rPr>
        <w:t xml:space="preserve"> 10 (11). doi:10.1371/journal.pone.014100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A41CF9">
        <w:rPr>
          <w:i/>
          <w:iCs/>
          <w:noProof/>
        </w:rPr>
        <w:t>Journal of Unmanned Vehicle Systems</w:t>
      </w:r>
      <w:r w:rsidRPr="00A41CF9">
        <w:rPr>
          <w:noProof/>
        </w:rPr>
        <w:t xml:space="preserve"> 3 (4): 252–58. doi:10.1139/juvs-2015-000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A41CF9">
        <w:rPr>
          <w:i/>
          <w:iCs/>
          <w:noProof/>
        </w:rPr>
        <w:t>International Journal of Remote Sensing</w:t>
      </w:r>
      <w:r w:rsidRPr="00A41CF9">
        <w:rPr>
          <w:noProof/>
        </w:rPr>
        <w:t xml:space="preserve"> 38 (8–10): 2623–38. doi:10.1080/01431161.2017.128063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Lyons, Mitchell, Kate Brandis, Corey Callaghan, Justin Mccann, Charlotte Mills, Sharon Ryall, and Richard Kingsford. 2017. “Bird Interactions with Drones from Individuals to Large Colonies.” </w:t>
      </w:r>
      <w:r w:rsidRPr="00A41CF9">
        <w:rPr>
          <w:i/>
          <w:iCs/>
          <w:noProof/>
        </w:rPr>
        <w:t>bioRxiv</w:t>
      </w:r>
      <w:r w:rsidRPr="00A41CF9">
        <w:rPr>
          <w:noProof/>
        </w:rPr>
        <w:t>, 1–10. doi:10.1101/10992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A41CF9">
        <w:rPr>
          <w:i/>
          <w:iCs/>
          <w:noProof/>
        </w:rPr>
        <w:t>PLoS ONE</w:t>
      </w:r>
      <w:r w:rsidRPr="00A41CF9">
        <w:rPr>
          <w:noProof/>
        </w:rPr>
        <w:t xml:space="preserve"> 7 (6): 1–8. doi:10.1371/journal.pone.003888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McCaldin, Guy, Michael Johnston, and Andrew Rieker. 2015. “Use of Unmanned Aircraft Systems to Assist with Decision Support for Land Managers on Christmas Island (Indian Ocean).” Australia.</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cEvoy, John F., Graham P. Hall, and Paul G. McDonald. 2016. “Evaluation of Unmanned Aerial Vehicle Shape, Flight Path and Camera Type for Waterfowl Surveys: Disturbance Effects and Species Recognition.” </w:t>
      </w:r>
      <w:r w:rsidRPr="00A41CF9">
        <w:rPr>
          <w:i/>
          <w:iCs/>
          <w:noProof/>
        </w:rPr>
        <w:t>PeerJ</w:t>
      </w:r>
      <w:r w:rsidRPr="00A41CF9">
        <w:rPr>
          <w:noProof/>
        </w:rPr>
        <w:t xml:space="preserve"> 4. doi:10.7717/peerj.183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ichez, Adrien, Kevin Morelle, François Lehaire, Jérome Widar, Manon Authelet, Cédric Vermeulen, Philippe Lejeune, et al. 2016. “Use of Unmanned Aerial System to Assess Wildlife (Sus Scrofa) Damage to Crops (Zea Mays).” </w:t>
      </w:r>
      <w:r w:rsidRPr="00A41CF9">
        <w:rPr>
          <w:i/>
          <w:iCs/>
          <w:noProof/>
        </w:rPr>
        <w:t>J. Unmanned Veh. Sys</w:t>
      </w:r>
      <w:r w:rsidRPr="00A41CF9">
        <w:rPr>
          <w:noProof/>
        </w:rPr>
        <w:t xml:space="preserve"> 4: 266–75. doi:10.1139/juvs-2016-001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ichez, Adrien, Hervé Piégay, Lisein Jonathan, Hugues Claessens, and Philippe Lejeune. 2016. “Mapping of Riparian Invasive Species with Supervised Classification of Unmanned Aerial System (UAS) Imagery.” </w:t>
      </w:r>
      <w:r w:rsidRPr="00A41CF9">
        <w:rPr>
          <w:i/>
          <w:iCs/>
          <w:noProof/>
        </w:rPr>
        <w:t xml:space="preserve">International Journal of Applied Earth </w:t>
      </w:r>
      <w:r w:rsidRPr="00A41CF9">
        <w:rPr>
          <w:i/>
          <w:iCs/>
          <w:noProof/>
        </w:rPr>
        <w:lastRenderedPageBreak/>
        <w:t>Observation and Geoinformation</w:t>
      </w:r>
      <w:r w:rsidRPr="00A41CF9">
        <w:rPr>
          <w:noProof/>
        </w:rPr>
        <w:t xml:space="preserve"> 44. Elsevier B.V.: 88–94. doi:10.1016/j.jag.2015.06.01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ulero-Pázmány, Margarita, Jose Ángel Barasona, Pelayo Acevedo, Joaquín Vicente, and Juan José Negro. 2015. “Unmanned Aircraft Systems Complement Biologging in Spatial Ecology Studies.” </w:t>
      </w:r>
      <w:r w:rsidRPr="00A41CF9">
        <w:rPr>
          <w:i/>
          <w:iCs/>
          <w:noProof/>
        </w:rPr>
        <w:t>Ecology and Evolution</w:t>
      </w:r>
      <w:r w:rsidRPr="00A41CF9">
        <w:rPr>
          <w:noProof/>
        </w:rPr>
        <w:t xml:space="preserve"> 5 (21): 4808–18. doi:10.1002/ece3.174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ulero-Pázmány, Margarita, Susanne Jenni-Eiermann, Nicolas Strebel, Thomas Sattler, Juan José Negro, and Zulima Tablado. 2017. “Unmanned Aircraft Systems as a New Source of Disturbance for Wildlife: A Systematic Review.” </w:t>
      </w:r>
      <w:r w:rsidRPr="00A41CF9">
        <w:rPr>
          <w:i/>
          <w:iCs/>
          <w:noProof/>
        </w:rPr>
        <w:t>PLoS ONE</w:t>
      </w:r>
      <w:r w:rsidRPr="00A41CF9">
        <w:rPr>
          <w:noProof/>
        </w:rPr>
        <w:t xml:space="preserve"> 12 (6). doi:10.1371/journal.pone.017844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ulero-Pázmány, Margarita, Juan José Negro, and Miguel Ferrer. 2014. “A Low Cost Way for Assessing Bird Risk Hazards in Power Lines: Fixed-Wing Small Unmanned Aircraft Systems.” </w:t>
      </w:r>
      <w:r w:rsidRPr="00A41CF9">
        <w:rPr>
          <w:i/>
          <w:iCs/>
          <w:noProof/>
        </w:rPr>
        <w:t>Journal of Unmanned Vehicle Systems</w:t>
      </w:r>
      <w:r w:rsidRPr="00A41CF9">
        <w:rPr>
          <w:noProof/>
        </w:rPr>
        <w:t xml:space="preserve"> 2 (1): 5–15. doi:10.1139/juvs-2013-001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ulero-Pázmány, Margarita, Roel Stolper, L. D. Van Essen, Juan J. Negro, and Tyrell Sassen. 2014. “Remotely Piloted Aircraft Systems as a Rhinoceros Anti-Poaching Tool in Africa.” </w:t>
      </w:r>
      <w:r w:rsidRPr="00A41CF9">
        <w:rPr>
          <w:i/>
          <w:iCs/>
          <w:noProof/>
        </w:rPr>
        <w:t>PLoS ONE</w:t>
      </w:r>
      <w:r w:rsidRPr="00A41CF9">
        <w:rPr>
          <w:noProof/>
        </w:rPr>
        <w:t xml:space="preserve"> 9 (1): 1–10. doi:10.1371/journal.pone.008387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üllerová, Jana, Josef Brůna, Tomáš Bartaloš, Petr Dvořák, Michaela Vítková, and Petr Pyšek. 2017. “Timing Is Important: Unmanned Aircraft vs. Satellite Imagery in Plant Invasion Monitoring.” </w:t>
      </w:r>
      <w:r w:rsidRPr="00A41CF9">
        <w:rPr>
          <w:i/>
          <w:iCs/>
          <w:noProof/>
        </w:rPr>
        <w:t>Frontiers in Plant Science</w:t>
      </w:r>
      <w:r w:rsidRPr="00A41CF9">
        <w:rPr>
          <w:noProof/>
        </w:rPr>
        <w:t xml:space="preserve"> 8 (May). doi:10.3389/fpls.2017.0088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Müllerová, Jana, Josef Brůna, Petr Dvořák, Tomáš Bartaloš, and Michaela Vítková. 2016. “Does the Data Resolution/origin Matter? Satellite, Airborne and UAV Imagery to Tackle Plant Invasions.” </w:t>
      </w:r>
      <w:r w:rsidRPr="00A41CF9">
        <w:rPr>
          <w:i/>
          <w:iCs/>
          <w:noProof/>
        </w:rPr>
        <w:t>International Archives of the Photogrammetry, Remote Sensing and Spatial Information Sciences - ISPRS Archives</w:t>
      </w:r>
      <w:r w:rsidRPr="00A41CF9">
        <w:rPr>
          <w:noProof/>
        </w:rPr>
        <w:t xml:space="preserve"> 41 (July): 903–8. doi:10.5194/isprsarchives-XLI-B7-903-201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OEH. 2017. “Drones in Parks Policy.” </w:t>
      </w:r>
      <w:r w:rsidRPr="00A41CF9">
        <w:rPr>
          <w:i/>
          <w:iCs/>
          <w:noProof/>
        </w:rPr>
        <w:t>NSW Environment &amp; Heritage</w:t>
      </w:r>
      <w:r w:rsidRPr="00A41CF9">
        <w:rPr>
          <w:noProof/>
        </w:rPr>
        <w:t>. Accessed October 19. http://www.environment.nsw.gov.au/topics/parks-reserves-and-protected-areas/park-policies/drones-in-parks.</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Olivares-Mendez, Miguel A, Tegawendé F Bissyandé, Kannan Somasundar, Jacques Klein, Holger Voos, and Yves Le Traon. 2014. “The NOAH Project: Giving a Chance to Threatened Species in Africa with UAVs.” </w:t>
      </w:r>
      <w:r w:rsidRPr="00A41CF9">
        <w:rPr>
          <w:i/>
          <w:iCs/>
          <w:noProof/>
        </w:rPr>
        <w:t>Lecture Notes of the Institute for Computer Sciences, Social-Informatics and Telecommunications Engineering, LNICST</w:t>
      </w:r>
      <w:r w:rsidRPr="00A41CF9">
        <w:rPr>
          <w:noProof/>
        </w:rPr>
        <w:t xml:space="preserve"> 135 LNICST: 198–208. doi:10.1007/978-3-319-08368-1_2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A41CF9">
        <w:rPr>
          <w:i/>
          <w:iCs/>
          <w:noProof/>
        </w:rPr>
        <w:t>Sensors</w:t>
      </w:r>
      <w:r w:rsidRPr="00A41CF9">
        <w:rPr>
          <w:noProof/>
        </w:rPr>
        <w:t xml:space="preserve"> 15 (12): 31362–91. doi:10.3390/s15122986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Ordóñez-Delgado, Leonardo, Gustavo Tomás, Diego Armijos-Ojeda, Andrea Jara-Guerrero, Rodrigo Cisneros, and Carlos Iván Espinosa. 2016. “New Contributions to </w:t>
      </w:r>
      <w:r w:rsidRPr="00A41CF9">
        <w:rPr>
          <w:noProof/>
        </w:rPr>
        <w:lastRenderedPageBreak/>
        <w:t xml:space="preserve">the Knowledge of Birds in Tumbesian Region; Conservation Implications of the Dry Forest Biosphere Reserve, Zapotillo, Ecuador.” </w:t>
      </w:r>
      <w:r w:rsidRPr="00A41CF9">
        <w:rPr>
          <w:i/>
          <w:iCs/>
          <w:noProof/>
        </w:rPr>
        <w:t>Ecosistemas</w:t>
      </w:r>
      <w:r w:rsidRPr="00A41CF9">
        <w:rPr>
          <w:noProof/>
        </w:rPr>
        <w:t xml:space="preserve"> 25 (2): 13–23. doi:10.7818/ECOS.2016.25-2.0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Ore, John Paul, Sebastian Elbaum, Amy Burgin, and Carrick Detweiler. 2015. “Autonomous Aerial Water Sampling.” </w:t>
      </w:r>
      <w:r w:rsidRPr="00A41CF9">
        <w:rPr>
          <w:i/>
          <w:iCs/>
          <w:noProof/>
        </w:rPr>
        <w:t>Journal of Field Robotics</w:t>
      </w:r>
      <w:r w:rsidRPr="00A41CF9">
        <w:rPr>
          <w:noProof/>
        </w:rPr>
        <w:t xml:space="preserve"> 32 (8): 1095–1113. doi:10.1002/rob.2159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aneque-Gálvez, Jaime, Michael K. McCall, Brian M. Napoletano, Serge A. Wich, and Lian Pin Koh. 2014. “Small Drones for Community-Based Forest Monitoring: An Assessment of Their Feasibility and Potential in Tropical Areas.” </w:t>
      </w:r>
      <w:r w:rsidRPr="00A41CF9">
        <w:rPr>
          <w:i/>
          <w:iCs/>
          <w:noProof/>
        </w:rPr>
        <w:t>Forests</w:t>
      </w:r>
      <w:r w:rsidRPr="00A41CF9">
        <w:rPr>
          <w:noProof/>
        </w:rPr>
        <w:t xml:space="preserve"> 5 (6): 1481–1507. doi:10.3390/f506148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ark, Keunhyun, and Reid Ewing. 2017. “The Usability of Unmanned Aerial Vehicles (UAVs) for Measuring Park-Based Physical Activity.” </w:t>
      </w:r>
      <w:r w:rsidRPr="00A41CF9">
        <w:rPr>
          <w:i/>
          <w:iCs/>
          <w:noProof/>
        </w:rPr>
        <w:t>Landscape and Urban Planning</w:t>
      </w:r>
      <w:r w:rsidRPr="00A41CF9">
        <w:rPr>
          <w:noProof/>
        </w:rPr>
        <w:t xml:space="preserve"> 167 (June). Elsevier: 157–64. doi:10.1016/j.landurbplan.2017.06.01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erroy, Ryan L., Timo Sullivan, and Nathan Stephenson. 2017. “Assessing the Impacts of Canopy Openness and Flight Parameters on Detecting a Sub-Canopy Tropical Invasive Plant Using a Small Unmanned Aerial System.” </w:t>
      </w:r>
      <w:r w:rsidRPr="00A41CF9">
        <w:rPr>
          <w:i/>
          <w:iCs/>
          <w:noProof/>
        </w:rPr>
        <w:t>ISPRS Journal of Photogrammetry and Remote Sensing</w:t>
      </w:r>
      <w:r w:rsidRPr="00A41CF9">
        <w:rPr>
          <w:noProof/>
        </w:rPr>
        <w:t xml:space="preserve"> 125. International Society for Photogrammetry and Remote Sensing, Inc. (ISPRS): 174–83. doi:10.1016/j.isprsjprs.2017.01.01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eyer, Robin de. 2015. “Drones Are Banned from Royal Parks amid ‘Fears over Impact on Wildlife and Visitor Safety.’” </w:t>
      </w:r>
      <w:r w:rsidRPr="00A41CF9">
        <w:rPr>
          <w:i/>
          <w:iCs/>
          <w:noProof/>
        </w:rPr>
        <w:t>London Evening Standard</w:t>
      </w:r>
      <w:r w:rsidRPr="00A41CF9">
        <w:rPr>
          <w:noProof/>
        </w:rPr>
        <w:t>, no. March: 1–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imm, Stuart L, Sky Alibhai, Richard Bergl, Alex Dehgan, Chandra Giri, Zoë Jewell, Lucas Joppa, Roland Kays, and Scott Loarie. 2015. “Emerging Technologies to Conserve Biodiversity.” </w:t>
      </w:r>
      <w:r w:rsidRPr="00A41CF9">
        <w:rPr>
          <w:i/>
          <w:iCs/>
          <w:noProof/>
        </w:rPr>
        <w:t>Trends in Ecology &amp; Evolution</w:t>
      </w:r>
      <w:r w:rsidRPr="00A41CF9">
        <w:rPr>
          <w:noProof/>
        </w:rPr>
        <w:t xml:space="preserve"> 30 (11). Elsevier Ltd: 685–96. doi:10.1016/j.tree.2015.08.00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iragnolo, Marco, Andrea Masiero, and Francesco Pirotti. 2017. “Open Source R for Applying Machine Learning to RPAS Remote Sensing Images.” </w:t>
      </w:r>
      <w:r w:rsidRPr="00A41CF9">
        <w:rPr>
          <w:i/>
          <w:iCs/>
          <w:noProof/>
        </w:rPr>
        <w:t>Open Geospatial Data, Software and Standards</w:t>
      </w:r>
      <w:r w:rsidRPr="00A41CF9">
        <w:rPr>
          <w:noProof/>
        </w:rPr>
        <w:t xml:space="preserve"> 2 (1): 16. doi:10.1186/s40965-017-0033-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omeroy, P, L O Connor, and P Davies. 2015. “Assessing Use of and Reaction to Unmanned Aerial Systems in Gray and Harbor Seals during Breeding and Molt in the UK.” </w:t>
      </w:r>
      <w:r w:rsidRPr="00A41CF9">
        <w:rPr>
          <w:i/>
          <w:iCs/>
          <w:noProof/>
        </w:rPr>
        <w:t>Journal of Unmanned Vehicle Systems</w:t>
      </w:r>
      <w:r w:rsidRPr="00A41CF9">
        <w:rPr>
          <w:noProof/>
        </w:rPr>
        <w:t xml:space="preserve"> 113 (September): 102–13.</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Puttock, A.K., A.M. Cunliffe, K. Anderson, and R.E. Brazier. 2015. “Aerial Photography Collected with a Multirotor Drone Reveals Impact of Eurasian Beaver Reintroduction on Ecosystem Structure 1.” </w:t>
      </w:r>
      <w:r w:rsidRPr="00A41CF9">
        <w:rPr>
          <w:i/>
          <w:iCs/>
          <w:noProof/>
        </w:rPr>
        <w:t>Journal of Unmanned Vehicle Systems</w:t>
      </w:r>
      <w:r w:rsidRPr="00A41CF9">
        <w:rPr>
          <w:noProof/>
        </w:rPr>
        <w:t xml:space="preserve"> 3 (3): 123–30. doi:10.1139/juvs-2015-000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Ratcliffe, Norman, Damien Guihen, Jeremy Robst, Sarah Crofts, Andrew Stanworth, and Peter Enderlein. 2015. “A Protocol for the Aerial Survey of Penguin Colonies Using UAVs.” </w:t>
      </w:r>
      <w:r w:rsidRPr="00A41CF9">
        <w:rPr>
          <w:i/>
          <w:iCs/>
          <w:noProof/>
        </w:rPr>
        <w:t>Journal of Unmanned Vehicle Systems</w:t>
      </w:r>
      <w:r w:rsidRPr="00A41CF9">
        <w:rPr>
          <w:noProof/>
        </w:rPr>
        <w:t xml:space="preserve"> 3 (3): 95–101. doi:10.1139/juvs-2015-000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Rodríguez, Airam, Juan J. Negro, Mara Mulero, Carlos Rodríguez, Jesús Hernández-</w:t>
      </w:r>
      <w:r w:rsidRPr="00A41CF9">
        <w:rPr>
          <w:noProof/>
        </w:rPr>
        <w:lastRenderedPageBreak/>
        <w:t xml:space="preserve">Pliego, and Javier Bustamante. 2012. “The Eye in the Sky: Combined Use of Unmanned Aerial Systems and GPS Data Loggers for Ecological Research and Conservation of Small Birds.” </w:t>
      </w:r>
      <w:r w:rsidRPr="00A41CF9">
        <w:rPr>
          <w:i/>
          <w:iCs/>
          <w:noProof/>
        </w:rPr>
        <w:t>PLoS ONE</w:t>
      </w:r>
      <w:r w:rsidRPr="00A41CF9">
        <w:rPr>
          <w:noProof/>
        </w:rPr>
        <w:t xml:space="preserve"> 7 (12). doi:10.1371/journal.pone.005033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Rodriguez, Roberto, Daniel Jenkins, and James Leary. 2017. Enhancing Invasive Species Control with Unmanned Aerial Systems and Herbicide Ballistic Technology.</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Safety, Occupational. 2016. “Evaluation of Protected Area Management Effectiveness – an Overview of ...” 5 (November): 29–35. doi:10.7562/SE2016.6.01.0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andbrook, Chris. 2015. “The Social Implications of Using Drones for Biodiversity Conservation.” </w:t>
      </w:r>
      <w:r w:rsidRPr="00A41CF9">
        <w:rPr>
          <w:i/>
          <w:iCs/>
          <w:noProof/>
        </w:rPr>
        <w:t>Ambio</w:t>
      </w:r>
      <w:r w:rsidRPr="00A41CF9">
        <w:rPr>
          <w:noProof/>
        </w:rPr>
        <w:t xml:space="preserve"> 44 (S4): 636–47. doi:10.1007/s13280-015-0714-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ardà-Palomera, Francesc, Gerard Bota, Carlos Viñolo, Oriol Pallarés, Víctor Sazatornil, Lluís Brotons, Spartacus Gomáriz, and Francesc Sardà. 2012. “Fine-Scale Bird Monitoring from Light Unmanned Aircraft Systems.” </w:t>
      </w:r>
      <w:r w:rsidRPr="00A41CF9">
        <w:rPr>
          <w:i/>
          <w:iCs/>
          <w:noProof/>
        </w:rPr>
        <w:t>Ibis</w:t>
      </w:r>
      <w:r w:rsidRPr="00A41CF9">
        <w:rPr>
          <w:noProof/>
        </w:rPr>
        <w:t xml:space="preserve"> 154 (1): 177–83. doi:10.1111/j.1474-919X.2011.01177.x.</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chwarzbach, Marc, Maximilian Laiacker, Margarita Mulero-Pazmany, and Konstantin Kondak. 2014. “Remote Water Sampling Using Flying Robots.” </w:t>
      </w:r>
      <w:r w:rsidRPr="00A41CF9">
        <w:rPr>
          <w:i/>
          <w:iCs/>
          <w:noProof/>
        </w:rPr>
        <w:t>2014 International Conference on Unmanned Aircraft Systems, ICUAS 2014 - Conference Proceedings</w:t>
      </w:r>
      <w:r w:rsidRPr="00A41CF9">
        <w:rPr>
          <w:noProof/>
        </w:rPr>
        <w:t>, 72–76. doi:10.1109/ICUAS.2014.684224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cobie, Corey A., and Chris H. Hugenholtz. 2016. “Wildlife Monitoring with Unmanned Aerial Vehicles: Quantifying Distance to Auditory Detection.” </w:t>
      </w:r>
      <w:r w:rsidRPr="00A41CF9">
        <w:rPr>
          <w:i/>
          <w:iCs/>
          <w:noProof/>
        </w:rPr>
        <w:t>Wildlife Society Bulletin</w:t>
      </w:r>
      <w:r w:rsidRPr="00A41CF9">
        <w:rPr>
          <w:noProof/>
        </w:rPr>
        <w:t xml:space="preserve"> 40 (4): 781–85. doi:10.1002/wsb.70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A41CF9">
        <w:rPr>
          <w:i/>
          <w:iCs/>
          <w:noProof/>
        </w:rPr>
        <w:t>Environmental Impact Assessment Review</w:t>
      </w:r>
      <w:r w:rsidRPr="00A41CF9">
        <w:rPr>
          <w:noProof/>
        </w:rPr>
        <w:t xml:space="preserve"> 30 (1). Elsevier Inc.: 28–41. doi:10.1016/j.eiar.2009.04.00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eymour, A. C., J. Dale, M. Hammill, P. N. Halpin, and D. W. Johnston. 2017. “Automated Detection and Enumeration of Marine Wildlife Using Unmanned Aircraft Systems (UAS) and Thermal Imagery.” </w:t>
      </w:r>
      <w:r w:rsidRPr="00A41CF9">
        <w:rPr>
          <w:i/>
          <w:iCs/>
          <w:noProof/>
        </w:rPr>
        <w:t>Scientific Reports</w:t>
      </w:r>
      <w:r w:rsidRPr="00A41CF9">
        <w:rPr>
          <w:noProof/>
        </w:rPr>
        <w:t xml:space="preserve"> 7: 45127. doi:10.1038/srep4512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haffer, Michael J, and Joseph A Bishop. 2016. “Predicting and Preventing Elephant Poaching Incidents through Statistical Analysis, GIS-Based Risk Analysis, and Aerial Surveillance Flight Path Modeling.” </w:t>
      </w:r>
      <w:r w:rsidRPr="00A41CF9">
        <w:rPr>
          <w:i/>
          <w:iCs/>
          <w:noProof/>
        </w:rPr>
        <w:t>Tropical Conservation Science</w:t>
      </w:r>
      <w:r w:rsidRPr="00A41CF9">
        <w:rPr>
          <w:noProof/>
        </w:rPr>
        <w:t xml:space="preserve"> 9 (1): 525–48. doi:10.1177/19400829160090012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oriano, P, F Caballero, and A Ollero. 2009. “RF-Based Particle Filter Localization for Wildlife Tracking by Using an UAV.” </w:t>
      </w:r>
      <w:r w:rsidRPr="00A41CF9">
        <w:rPr>
          <w:i/>
          <w:iCs/>
          <w:noProof/>
        </w:rPr>
        <w:t>40 Th International Symposium of Robotics</w:t>
      </w:r>
      <w:r w:rsidRPr="00A41CF9">
        <w:rPr>
          <w:noProof/>
        </w:rPr>
        <w:t xml:space="preserve">, </w:t>
      </w:r>
      <w:r w:rsidRPr="00A41CF9">
        <w:rPr>
          <w:noProof/>
        </w:rPr>
        <w:lastRenderedPageBreak/>
        <w:t>239–4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tark, Danica J., Ian P. Vaughan, Luke J. Evans, Harjinder Kler, and Benoit Goossens. 2017. “Combining Drones and Satellite Tracking as an Effective Tool for Informing Policy Change in Riparian Habitats: A Proboscis Monkey Case Study.” </w:t>
      </w:r>
      <w:r w:rsidRPr="00A41CF9">
        <w:rPr>
          <w:i/>
          <w:iCs/>
          <w:noProof/>
        </w:rPr>
        <w:t>Remote Sensing in Ecology and Conservation</w:t>
      </w:r>
      <w:r w:rsidRPr="00A41CF9">
        <w:rPr>
          <w:noProof/>
        </w:rPr>
        <w:t>, no. Manyangadze 2009: 1–9. doi:10.1002/rse2.5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töcker, Claudia, Rohan Bennett, Francesco Nex, Markus Gerke, and Jaap Zevenbergen. 2017. “Review of the Current State of UAV Regulations.” </w:t>
      </w:r>
      <w:r w:rsidRPr="00A41CF9">
        <w:rPr>
          <w:i/>
          <w:iCs/>
          <w:noProof/>
        </w:rPr>
        <w:t>Remote Sensing</w:t>
      </w:r>
      <w:r w:rsidRPr="00A41CF9">
        <w:rPr>
          <w:noProof/>
        </w:rPr>
        <w:t xml:space="preserve"> 9 (5): 459. doi:10.3390/rs905045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Szantoi, Zoltan, Scot E. Smith, Giovanni Strona, Lian Pin Koh, and Serge A. Wich. 2017. “Mapping Orangutan Habitat and Agricultural Areas Using Landsat OLI Imagery Augmented with Unmanned Aircraft System Aerial Photography.” </w:t>
      </w:r>
      <w:r w:rsidRPr="00A41CF9">
        <w:rPr>
          <w:i/>
          <w:iCs/>
          <w:noProof/>
        </w:rPr>
        <w:t>International Journal of Remote Sensing</w:t>
      </w:r>
      <w:r w:rsidRPr="00A41CF9">
        <w:rPr>
          <w:noProof/>
        </w:rPr>
        <w:t xml:space="preserve"> 38 (8–10). Taylor &amp; Francis: 1–15. doi:10.1080/01431161.2017.1280638.</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Tilburg, Christopher Van, S.T. Brown, M. Ferguson, and et al. 2017. “First Report of Using Portable Unmanned Aircraft Systems (Drones) for Search and Rescue.” </w:t>
      </w:r>
      <w:r w:rsidRPr="00A41CF9">
        <w:rPr>
          <w:i/>
          <w:iCs/>
          <w:noProof/>
        </w:rPr>
        <w:t>Wilderness &amp; Environmental Medicine</w:t>
      </w:r>
      <w:r w:rsidRPr="00A41CF9">
        <w:rPr>
          <w:noProof/>
        </w:rPr>
        <w:t xml:space="preserve"> 15 (0). Elsevier Inc.: 12. doi:10.1016/j.wem.2016.12.01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A41CF9">
        <w:rPr>
          <w:i/>
          <w:iCs/>
          <w:noProof/>
        </w:rPr>
        <w:t>International Journal of Remote Sensing</w:t>
      </w:r>
      <w:r w:rsidRPr="00A41CF9">
        <w:rPr>
          <w:noProof/>
        </w:rPr>
        <w:t xml:space="preserve"> 38 (8–10). Taylor &amp; Francis: 2427–47. doi:10.1080/01431161.2016.125247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U.S. Geological Survey National. 2017. “U.S. Geological Survey National Unmanned Aircraft Systems (UAS) Project.” Accessed September 20. https://uas.usgs.gov/.</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Ventura, Daniele, Michele Bruno, Giovanna Jona Lasinio, Andrea Belluscio, and Giandomenico Ardizzone. 2016. “A Low-Cost Drone Based Application for Identifying and Mapping of Coastal Fish Nursery Grounds.” </w:t>
      </w:r>
      <w:r w:rsidRPr="00A41CF9">
        <w:rPr>
          <w:i/>
          <w:iCs/>
          <w:noProof/>
        </w:rPr>
        <w:t>Estuarine, Coastal and Shelf Science</w:t>
      </w:r>
      <w:r w:rsidRPr="00A41CF9">
        <w:rPr>
          <w:noProof/>
        </w:rPr>
        <w:t xml:space="preserve"> 171. doi:10.1016/j.ecss.2016.01.03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atson, James E. M., Nigel Dudley, Daniel B. Segan, and Marc Hockings. 2014. “The Performance and Potential of Protected Areas.” </w:t>
      </w:r>
      <w:r w:rsidRPr="00A41CF9">
        <w:rPr>
          <w:i/>
          <w:iCs/>
          <w:noProof/>
        </w:rPr>
        <w:t>Nature</w:t>
      </w:r>
      <w:r w:rsidRPr="00A41CF9">
        <w:rPr>
          <w:noProof/>
        </w:rPr>
        <w:t xml:space="preserve"> 515 (7525): 67–73. doi:10.1038/nature13947.</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eber, Stefan, and Florian Knaus. 2017. “Using Drones as a Monitoring Tool to Detect Evidence of Winter Sports Activities in a Protected Mountain Area.” </w:t>
      </w:r>
      <w:r w:rsidRPr="00A41CF9">
        <w:rPr>
          <w:i/>
          <w:iCs/>
          <w:noProof/>
        </w:rPr>
        <w:t>Eco.mont</w:t>
      </w:r>
      <w:r w:rsidRPr="00A41CF9">
        <w:rPr>
          <w:noProof/>
        </w:rPr>
        <w:t xml:space="preserve"> 9 (1): 30–34. doi:10.1553/eco.mont-9-1s30.</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eissensteiner, M H, J W Poelstra, and J B W Wolf. 2015. “Low-Budget Ready-to-Fly Unmanned Aerial Vehicles: An Effective Tool for Evaluating the Nesting Status of Canopy-Breeding Bird Species.” </w:t>
      </w:r>
      <w:r w:rsidRPr="00A41CF9">
        <w:rPr>
          <w:i/>
          <w:iCs/>
          <w:noProof/>
        </w:rPr>
        <w:t>Journal of Avian Biology</w:t>
      </w:r>
      <w:r w:rsidRPr="00A41CF9">
        <w:rPr>
          <w:noProof/>
        </w:rPr>
        <w:t xml:space="preserve"> 46 (4): 425–30. doi:10.1111/jav.00619.</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ich, Serge, David Dellatore, Max Houghton, Rio Ardi, and Lian Pin Koh. 2016. “A </w:t>
      </w:r>
      <w:r w:rsidRPr="00A41CF9">
        <w:rPr>
          <w:noProof/>
        </w:rPr>
        <w:lastRenderedPageBreak/>
        <w:t xml:space="preserve">Preliminary Assessment of Using Conservation Drones for Sumatran Orangutan (Pongo Abelii) Distribution and Density.” </w:t>
      </w:r>
      <w:r w:rsidRPr="00A41CF9">
        <w:rPr>
          <w:i/>
          <w:iCs/>
          <w:noProof/>
        </w:rPr>
        <w:t>Journal of Unmanned Vehicle Systems</w:t>
      </w:r>
      <w:r w:rsidRPr="00A41CF9">
        <w:rPr>
          <w:noProof/>
        </w:rPr>
        <w:t xml:space="preserve"> 4 (1): 45–52. doi:10.1139/juvs-2015-0015.</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ilson, Andrew M, Janine Barr, and Megan Zagorski. 2017. “The Feasibility of Counting Songbirds Using Unmanned Aerial Vehicles.” </w:t>
      </w:r>
      <w:r w:rsidRPr="00A41CF9">
        <w:rPr>
          <w:i/>
          <w:iCs/>
          <w:noProof/>
        </w:rPr>
        <w:t>The Auk</w:t>
      </w:r>
      <w:r w:rsidRPr="00A41CF9">
        <w:rPr>
          <w:noProof/>
        </w:rPr>
        <w:t xml:space="preserve"> 134 (2): 350–62. doi:10.1642/AUK-16-216.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Wilson, Rory P, and and Clive R McMahon. 2006. “Measuring Devices on Wild Animals: What Constitutes Acceptable Practice?” </w:t>
      </w:r>
      <w:r w:rsidRPr="00A41CF9">
        <w:rPr>
          <w:i/>
          <w:iCs/>
          <w:noProof/>
        </w:rPr>
        <w:t>Frontiers in Ecology and the Environment</w:t>
      </w:r>
      <w:r w:rsidRPr="00A41CF9">
        <w:rPr>
          <w:noProof/>
        </w:rPr>
        <w:t xml:space="preserve"> 4 (3): 147–54. doi:10.1890/1540-9295(2006)00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Xu, Jun, Gurkan Solmaz, Rouhollah Rahmatizadeh, Damla Turgut, and Ladislau Boloni. 2016. “Internet of Things Applications: Animal Monitoring with Unmanned Aerial Vehicle,” 1–1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Zahawi, Rakan A, Jonathan P Dandois, Karen D Holl, Dana Nadwodny, J Leighton Reid, and Erle C Ellis. 2015. “Using Lightweight Unmanned Aerial Vehicles to Monitor Tropical Forest Recovery.” </w:t>
      </w:r>
      <w:r w:rsidRPr="00A41CF9">
        <w:rPr>
          <w:i/>
          <w:iCs/>
          <w:noProof/>
        </w:rPr>
        <w:t>Biological Conservation</w:t>
      </w:r>
      <w:r w:rsidRPr="00A41CF9">
        <w:rPr>
          <w:noProof/>
        </w:rPr>
        <w:t xml:space="preserve"> 186 (June). Elsevier Ltd: 287–95. doi:10.1016/j.biocon.2015.03.031.</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Zaman, Bushra, Austin M. Jensen, and Mac McKee. 2011. “Use of High-Resolution Multispectral Imagery Acquired with an Autonomous Unmanned Aerial Vehicle to Quantify the Spread of an Invasive Wetlands Species.” </w:t>
      </w:r>
      <w:r w:rsidRPr="00A41CF9">
        <w:rPr>
          <w:i/>
          <w:iCs/>
          <w:noProof/>
        </w:rPr>
        <w:t>International Geoscience and Remote Sensing Symposium (IGARSS)</w:t>
      </w:r>
      <w:r w:rsidRPr="00A41CF9">
        <w:rPr>
          <w:noProof/>
        </w:rPr>
        <w:t>, 803–6. doi:10.1109/IGARSS.2011.6049252.</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Zang, Wenqian, Jiayuan Lin, Yangchun Wang, and Heping Tao. 2012. “Investigating Small-Scale Water Pollution with UAV Remote Sensing Technology.” </w:t>
      </w:r>
      <w:r w:rsidRPr="00A41CF9">
        <w:rPr>
          <w:i/>
          <w:iCs/>
          <w:noProof/>
        </w:rPr>
        <w:t>World Automation Congress</w:t>
      </w:r>
      <w:r w:rsidRPr="00A41CF9">
        <w:rPr>
          <w:noProof/>
        </w:rPr>
        <w:t>, no. Puerto Vallarta, Mexico, 2012: 1–4.</w:t>
      </w:r>
    </w:p>
    <w:p w:rsidR="00A41CF9" w:rsidRPr="00A41CF9" w:rsidRDefault="00A41CF9" w:rsidP="00A41CF9">
      <w:pPr>
        <w:widowControl w:val="0"/>
        <w:autoSpaceDE w:val="0"/>
        <w:autoSpaceDN w:val="0"/>
        <w:adjustRightInd w:val="0"/>
        <w:spacing w:before="180" w:after="180" w:line="240" w:lineRule="auto"/>
        <w:ind w:left="480" w:hanging="480"/>
        <w:rPr>
          <w:noProof/>
        </w:rPr>
      </w:pPr>
      <w:r w:rsidRPr="00A41CF9">
        <w:rPr>
          <w:noProof/>
        </w:rPr>
        <w:t xml:space="preserve">Zhang, Jian, Jianbo Hu, Juyu Lian, Zongji Fan, Xuejun Ouyang, and Wanhui Ye. 2016. “Seeing the Forest from Drones: Testing the Potential of Lightweight Drones as a Tool for Long-Term Forest Monitoring.” </w:t>
      </w:r>
      <w:r w:rsidRPr="00A41CF9">
        <w:rPr>
          <w:i/>
          <w:iCs/>
          <w:noProof/>
        </w:rPr>
        <w:t>Biological Conservation</w:t>
      </w:r>
      <w:r w:rsidRPr="00A41CF9">
        <w:rPr>
          <w:noProof/>
        </w:rPr>
        <w:t xml:space="preserve"> 198: 60–69. doi:10.1016/j.biocon.2016.03.027.</w:t>
      </w:r>
    </w:p>
    <w:p w:rsidR="004D5E3A" w:rsidRDefault="004C1161" w:rsidP="00253C80">
      <w:pPr>
        <w:pStyle w:val="Textoindependiente"/>
      </w:pPr>
      <w:r w:rsidRPr="00167BF5">
        <w:fldChar w:fldCharType="end"/>
      </w:r>
      <w:bookmarkStart w:id="17" w:name="references"/>
      <w:bookmarkEnd w:id="17"/>
    </w:p>
    <w:p w:rsidR="00DA72ED" w:rsidRDefault="006A5ECC" w:rsidP="00196A93">
      <w:pPr>
        <w:pStyle w:val="Tabletitle"/>
      </w:pPr>
      <w:r>
        <w:t xml:space="preserve">Table 1. </w:t>
      </w:r>
      <w:r w:rsidR="00C71736">
        <w:t>Threats</w:t>
      </w:r>
      <w:r w:rsidR="00196A93">
        <w:t xml:space="preserve"> to Protected Areas. Adapted from </w:t>
      </w:r>
      <w:r w:rsidR="00C71736">
        <w:t xml:space="preserve"> </w:t>
      </w:r>
      <w:r w:rsidR="00732872">
        <w:fldChar w:fldCharType="begin" w:fldLock="1"/>
      </w:r>
      <w:r w:rsidR="00196A93">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rsidR="00732872">
        <w:fldChar w:fldCharType="separate"/>
      </w:r>
      <w:r w:rsidR="00196A93" w:rsidRPr="00196A93">
        <w:rPr>
          <w:noProof/>
        </w:rPr>
        <w:t>(Leverington et al. 2010; Safety 2016)</w:t>
      </w:r>
      <w:r w:rsidR="00732872">
        <w:fldChar w:fldCharType="end"/>
      </w:r>
    </w:p>
    <w:tbl>
      <w:tblPr>
        <w:tblW w:w="8838" w:type="dxa"/>
        <w:tblInd w:w="108" w:type="dxa"/>
        <w:tblLook w:val="04A0" w:firstRow="1" w:lastRow="0" w:firstColumn="1" w:lastColumn="0" w:noHBand="0" w:noVBand="1"/>
      </w:tblPr>
      <w:tblGrid>
        <w:gridCol w:w="8838"/>
      </w:tblGrid>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ercial and industrial are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nual and other crop cultiv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nimal husbandr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action of coal, oil, and ga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lastRenderedPageBreak/>
              <w:t>Exploitation of mineral raw materi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s and railroad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umerous canals and lock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traffi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oadkill</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forestation and woodsmanship</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Tourism and recreational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andalism and other forms of destructive activity affecting the protected area, the managing structure, or the visitor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Fires and fire preven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vasive introduced animal spec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Household and urban waste wate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Municipal solid waste Air</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Air pollu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Volcanic activiti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arthquakes (tsunami)</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andslid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oil erosion</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lastRenderedPageBreak/>
              <w:t>Climate change and extreme weather condition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Changes in habitat composition</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rought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Extreme temperatures</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Storms and floods</w:t>
            </w:r>
          </w:p>
        </w:tc>
      </w:tr>
      <w:tr w:rsidR="005B22F9" w:rsidRPr="005B22F9" w:rsidTr="005B22F9">
        <w:trPr>
          <w:trHeight w:val="26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5B22F9" w:rsidRPr="005B22F9" w:rsidTr="005B22F9">
        <w:trPr>
          <w:trHeight w:val="250"/>
        </w:trPr>
        <w:tc>
          <w:tcPr>
            <w:tcW w:w="8838" w:type="dxa"/>
            <w:tcBorders>
              <w:top w:val="nil"/>
              <w:left w:val="nil"/>
              <w:bottom w:val="nil"/>
              <w:right w:val="nil"/>
            </w:tcBorders>
            <w:shd w:val="clear" w:color="auto" w:fill="auto"/>
            <w:noWrap/>
            <w:vAlign w:val="bottom"/>
            <w:hideMark/>
          </w:tcPr>
          <w:p w:rsidR="005B22F9" w:rsidRPr="005B22F9" w:rsidRDefault="005B22F9" w:rsidP="005B22F9">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5B22F9" w:rsidRDefault="005B22F9" w:rsidP="00DA72ED"/>
    <w:p w:rsidR="00DA72ED" w:rsidRPr="00DA72ED" w:rsidRDefault="00DA72ED" w:rsidP="00DA72ED"/>
    <w:p w:rsidR="00C71736" w:rsidRDefault="00C71736" w:rsidP="00253C80">
      <w:pPr>
        <w:pStyle w:val="Textoindependiente"/>
      </w:pPr>
    </w:p>
    <w:p w:rsidR="00C71736" w:rsidRDefault="00C71736" w:rsidP="00253C80">
      <w:pPr>
        <w:pStyle w:val="Textoindependiente"/>
      </w:pPr>
      <w:r>
        <w:t>Table 2. Management measurements</w:t>
      </w:r>
    </w:p>
    <w:p w:rsidR="00865F11" w:rsidRDefault="00865F11" w:rsidP="00253C80">
      <w:pPr>
        <w:pStyle w:val="Textoindependiente"/>
      </w:pPr>
    </w:p>
    <w:p w:rsidR="00865F11" w:rsidRDefault="00865F11"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253C80">
      <w:pPr>
        <w:pStyle w:val="Textoindependiente"/>
      </w:pPr>
    </w:p>
    <w:p w:rsidR="003E6C3A" w:rsidRDefault="003E6C3A" w:rsidP="00595A5B">
      <w:pPr>
        <w:pStyle w:val="Textoindependiente"/>
        <w:sectPr w:rsidR="003E6C3A">
          <w:pgSz w:w="12240" w:h="15840"/>
          <w:pgMar w:top="1417" w:right="1701" w:bottom="1417" w:left="1701" w:header="720" w:footer="720" w:gutter="0"/>
          <w:cols w:space="720"/>
        </w:sectPr>
      </w:pPr>
    </w:p>
    <w:p w:rsidR="003E6C3A" w:rsidRDefault="00883689" w:rsidP="003E6C3A">
      <w:pPr>
        <w:pStyle w:val="Textoindependiente"/>
      </w:pPr>
      <w:r>
        <w:lastRenderedPageBreak/>
        <w:t>Table</w:t>
      </w:r>
      <w:r w:rsidR="003E6C3A">
        <w:t xml:space="preserve"> 3. Examples of studies </w:t>
      </w:r>
      <w:r>
        <w:t>review</w:t>
      </w:r>
      <w:r w:rsidR="00317873">
        <w:t>ed</w:t>
      </w:r>
      <w:r>
        <w:t xml:space="preserve"> classified according to </w:t>
      </w:r>
      <w:r w:rsidR="00317873">
        <w:t>goals</w:t>
      </w:r>
      <w:r w:rsidR="00317873">
        <w:tab/>
      </w: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231"/>
        <w:gridCol w:w="2274"/>
        <w:gridCol w:w="1864"/>
        <w:gridCol w:w="1964"/>
        <w:gridCol w:w="1132"/>
        <w:gridCol w:w="1071"/>
        <w:gridCol w:w="1195"/>
        <w:gridCol w:w="1489"/>
      </w:tblGrid>
      <w:tr w:rsidR="003E6C3A" w:rsidRPr="00595A5B" w:rsidTr="00317873">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Publication</w:t>
            </w:r>
          </w:p>
        </w:tc>
        <w:tc>
          <w:tcPr>
            <w:tcW w:w="860"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Category </w:t>
            </w:r>
          </w:p>
        </w:tc>
        <w:tc>
          <w:tcPr>
            <w:tcW w:w="7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Aim</w:t>
            </w:r>
          </w:p>
        </w:tc>
        <w:tc>
          <w:tcPr>
            <w:tcW w:w="743"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Target</w:t>
            </w:r>
          </w:p>
        </w:tc>
        <w:tc>
          <w:tcPr>
            <w:tcW w:w="428"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Place</w:t>
            </w:r>
          </w:p>
        </w:tc>
        <w:tc>
          <w:tcPr>
            <w:tcW w:w="405" w:type="pct"/>
            <w:tcBorders>
              <w:top w:val="single" w:sz="8" w:space="0" w:color="000000" w:themeColor="text1"/>
              <w:bottom w:val="single" w:sz="8" w:space="0" w:color="000000" w:themeColor="text1"/>
            </w:tcBorders>
          </w:tcPr>
          <w:p w:rsidR="003E6C3A" w:rsidRPr="00595A5B" w:rsidRDefault="003E6C3A">
            <w:pPr>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PAS type</w:t>
            </w:r>
          </w:p>
        </w:tc>
        <w:tc>
          <w:tcPr>
            <w:tcW w:w="452"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RPAS model</w:t>
            </w:r>
          </w:p>
        </w:tc>
        <w:tc>
          <w:tcPr>
            <w:tcW w:w="563" w:type="pct"/>
            <w:tcBorders>
              <w:top w:val="single" w:sz="8" w:space="0" w:color="000000" w:themeColor="text1"/>
              <w:bottom w:val="single" w:sz="8" w:space="0" w:color="000000" w:themeColor="text1"/>
            </w:tcBorders>
          </w:tcPr>
          <w:p w:rsidR="003E6C3A" w:rsidRDefault="003E6C3A">
            <w:pPr>
              <w:rPr>
                <w:color w:val="000000" w:themeColor="text1"/>
                <w:sz w:val="16"/>
                <w:szCs w:val="16"/>
                <w:lang w:val="es-ES"/>
              </w:rPr>
            </w:pPr>
            <w:r>
              <w:rPr>
                <w:color w:val="000000" w:themeColor="text1"/>
                <w:sz w:val="16"/>
                <w:szCs w:val="16"/>
                <w:lang w:val="es-ES"/>
              </w:rPr>
              <w:t>Captor</w:t>
            </w:r>
          </w:p>
        </w:tc>
      </w:tr>
      <w:tr w:rsidR="003E6C3A" w:rsidRPr="00595A5B" w:rsidTr="00317873">
        <w:tc>
          <w:tcPr>
            <w:tcW w:w="844" w:type="pct"/>
            <w:tcBorders>
              <w:top w:val="single" w:sz="8" w:space="0" w:color="000000" w:themeColor="text1"/>
            </w:tcBorders>
            <w:noWrap/>
          </w:tcPr>
          <w:p w:rsidR="003E6C3A" w:rsidRPr="00595A5B" w:rsidRDefault="003E6C3A">
            <w:pPr>
              <w:rPr>
                <w:rFonts w:ascii="Times New Roman" w:hAnsi="Times New Roman" w:cs="Times New Roman"/>
                <w:color w:val="000000" w:themeColor="text1"/>
                <w:sz w:val="16"/>
                <w:szCs w:val="16"/>
              </w:rPr>
            </w:pPr>
            <w:r w:rsidRPr="00595A5B">
              <w:rPr>
                <w:color w:val="000000" w:themeColor="text1"/>
                <w:sz w:val="16"/>
                <w:szCs w:val="16"/>
              </w:rPr>
              <w:fldChar w:fldCharType="begin" w:fldLock="1"/>
            </w:r>
            <w:r w:rsidRPr="00595A5B">
              <w:rPr>
                <w:rFonts w:ascii="Times New Roman" w:hAnsi="Times New Roman" w:cs="Times New Roman"/>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rFonts w:ascii="Times New Roman" w:hAnsi="Times New Roman" w:cs="Times New Roman"/>
                <w:noProof/>
                <w:color w:val="000000" w:themeColor="text1"/>
                <w:sz w:val="16"/>
                <w:szCs w:val="16"/>
              </w:rPr>
              <w:t>(A. Hodgson, Peel, and Kelly 2017)</w:t>
            </w:r>
            <w:r w:rsidRPr="00595A5B">
              <w:rPr>
                <w:color w:val="000000" w:themeColor="text1"/>
                <w:sz w:val="16"/>
                <w:szCs w:val="16"/>
              </w:rPr>
              <w:fldChar w:fldCharType="end"/>
            </w:r>
          </w:p>
        </w:tc>
        <w:tc>
          <w:tcPr>
            <w:tcW w:w="860"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lang w:val="es-ES"/>
              </w:rPr>
              <w:t>Wildlife Monitoring</w:t>
            </w:r>
          </w:p>
        </w:tc>
        <w:tc>
          <w:tcPr>
            <w:tcW w:w="7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ssess </w:t>
            </w:r>
            <w:r w:rsidRPr="00595A5B">
              <w:rPr>
                <w:rFonts w:ascii="Times New Roman" w:hAnsi="Times New Roman" w:cs="Times New Roman"/>
                <w:color w:val="000000" w:themeColor="text1"/>
                <w:sz w:val="16"/>
                <w:szCs w:val="16"/>
              </w:rPr>
              <w:t>proportion of whales detected</w:t>
            </w:r>
          </w:p>
        </w:tc>
        <w:tc>
          <w:tcPr>
            <w:tcW w:w="743"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H</w:t>
            </w:r>
            <w:r w:rsidRPr="00595A5B">
              <w:rPr>
                <w:rFonts w:ascii="Times New Roman" w:hAnsi="Times New Roman" w:cs="Times New Roman"/>
                <w:color w:val="000000" w:themeColor="text1"/>
                <w:sz w:val="16"/>
                <w:szCs w:val="16"/>
              </w:rPr>
              <w:t>umpback whale (Megaptera novaeangliae)</w:t>
            </w:r>
          </w:p>
        </w:tc>
        <w:tc>
          <w:tcPr>
            <w:tcW w:w="428"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North Stradbrok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Fixed-Wing</w:t>
            </w:r>
          </w:p>
        </w:tc>
        <w:tc>
          <w:tcPr>
            <w:tcW w:w="452"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ScanEagle</w:t>
            </w:r>
          </w:p>
        </w:tc>
        <w:tc>
          <w:tcPr>
            <w:tcW w:w="563" w:type="pct"/>
            <w:tcBorders>
              <w:top w:val="single" w:sz="8" w:space="0" w:color="000000" w:themeColor="text1"/>
            </w:tcBorders>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Standard Definition Electro- Optical Camera</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sidR="00A41CF9">
              <w:rPr>
                <w:rFonts w:ascii="Times New Roman" w:hAnsi="Times New Roman" w:cs="Times New Roman"/>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b)", "manualFormatting" : "(Kiszka et al. 2016)", "plainTextFormattedCitation" : "(Kiszka et al. 2016b)", "previouslyFormattedCitation" : "(Kiszka et al. 2016b)" }, "properties" : { "noteIndex" : 26 }, "schema" : "https://github.com/citation-style-language/schema/raw/master/csl-citation.json" }</w:instrText>
            </w:r>
            <w:r>
              <w:rPr>
                <w:color w:val="000000" w:themeColor="text1"/>
                <w:sz w:val="16"/>
                <w:szCs w:val="16"/>
              </w:rPr>
              <w:fldChar w:fldCharType="separate"/>
            </w:r>
            <w:r w:rsidR="00A41CF9">
              <w:rPr>
                <w:rFonts w:ascii="Times New Roman" w:hAnsi="Times New Roman" w:cs="Times New Roman"/>
                <w:noProof/>
                <w:color w:val="000000" w:themeColor="text1"/>
                <w:sz w:val="16"/>
                <w:szCs w:val="16"/>
              </w:rPr>
              <w:t>(Kiszka et al. 2016</w:t>
            </w:r>
            <w:r w:rsidR="008D7CE6" w:rsidRPr="008D7CE6">
              <w:rPr>
                <w:rFonts w:ascii="Times New Roman" w:hAnsi="Times New Roman" w:cs="Times New Roman"/>
                <w:noProof/>
                <w:color w:val="000000" w:themeColor="text1"/>
                <w:sz w:val="16"/>
                <w:szCs w:val="16"/>
              </w:rPr>
              <w:t>)</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Wildlife Monitoring </w:t>
            </w:r>
          </w:p>
        </w:tc>
        <w:tc>
          <w:tcPr>
            <w:tcW w:w="705" w:type="pct"/>
          </w:tcPr>
          <w:p w:rsidR="003E6C3A" w:rsidRPr="000D1CED"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E</w:t>
            </w:r>
            <w:r w:rsidR="00A312FC">
              <w:rPr>
                <w:rFonts w:ascii="Times New Roman" w:hAnsi="Times New Roman" w:cs="Times New Roman"/>
                <w:color w:val="000000" w:themeColor="text1"/>
                <w:sz w:val="16"/>
                <w:szCs w:val="16"/>
              </w:rPr>
              <w:t>stimate elasmobranchs  density</w:t>
            </w:r>
            <w:r w:rsidRPr="000D1CED">
              <w:rPr>
                <w:rFonts w:ascii="Times New Roman" w:hAnsi="Times New Roman" w:cs="Times New Roman"/>
                <w:color w:val="000000" w:themeColor="text1"/>
                <w:sz w:val="16"/>
                <w:szCs w:val="16"/>
              </w:rPr>
              <w:t xml:space="preserve"> in coral-reef ecosystems</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0D1CED">
              <w:rPr>
                <w:rFonts w:ascii="Times New Roman" w:hAnsi="Times New Roman" w:cs="Times New Roman"/>
                <w:color w:val="000000" w:themeColor="text1"/>
                <w:sz w:val="16"/>
                <w:szCs w:val="16"/>
              </w:rPr>
              <w:t>Blacktip reef shark (Carcharhinus melanopterus), Pink whipray (Himantura fai)</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3E6C3A" w:rsidRPr="00595A5B" w:rsidRDefault="003E6C3A">
            <w:pPr>
              <w:pStyle w:val="DecimalAligned"/>
              <w:rPr>
                <w:rFonts w:ascii="Times New Roman" w:hAnsi="Times New Roman" w:cs="Times New Roman"/>
                <w:color w:val="000000" w:themeColor="text1"/>
                <w:sz w:val="16"/>
                <w:szCs w:val="16"/>
                <w:lang w:val="es-ES"/>
              </w:rPr>
            </w:pPr>
            <w:r>
              <w:rPr>
                <w:rFonts w:ascii="Times New Roman" w:hAnsi="Times New Roman" w:cs="Times New Roman"/>
                <w:color w:val="000000" w:themeColor="text1"/>
                <w:sz w:val="16"/>
                <w:szCs w:val="16"/>
                <w:lang w:val="es-ES"/>
              </w:rPr>
              <w:t>Rotor-wing</w:t>
            </w:r>
          </w:p>
        </w:tc>
        <w:tc>
          <w:tcPr>
            <w:tcW w:w="452" w:type="pct"/>
          </w:tcPr>
          <w:p w:rsidR="003E6C3A" w:rsidRDefault="003E6C3A">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DJI Phantom II</w:t>
            </w:r>
          </w:p>
          <w:p w:rsidR="003E6C3A" w:rsidRPr="00595A5B" w:rsidRDefault="003E6C3A">
            <w:pPr>
              <w:pStyle w:val="DecimalAligned"/>
              <w:rPr>
                <w:rFonts w:ascii="Times New Roman" w:hAnsi="Times New Roman"/>
                <w:color w:val="000000" w:themeColor="text1"/>
                <w:sz w:val="16"/>
                <w:szCs w:val="16"/>
                <w:lang w:val="es-ES"/>
              </w:rPr>
            </w:pPr>
          </w:p>
        </w:tc>
        <w:tc>
          <w:tcPr>
            <w:tcW w:w="563" w:type="pct"/>
          </w:tcPr>
          <w:p w:rsidR="003E6C3A" w:rsidRDefault="003E6C3A">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3E6C3A" w:rsidRPr="00595A5B" w:rsidTr="00317873">
        <w:tc>
          <w:tcPr>
            <w:tcW w:w="844" w:type="pct"/>
            <w:noWrap/>
          </w:tcPr>
          <w:p w:rsidR="003E6C3A" w:rsidRPr="00595A5B" w:rsidRDefault="003E6C3A">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rFonts w:ascii="Times New Roman" w:hAnsi="Times New Roman" w:cs="Times New Roman"/>
                <w:noProof/>
                <w:color w:val="000000" w:themeColor="text1"/>
                <w:sz w:val="16"/>
                <w:szCs w:val="16"/>
              </w:rPr>
              <w:t>(Habel et al. 2016)</w:t>
            </w:r>
            <w:r>
              <w:rPr>
                <w:color w:val="000000" w:themeColor="text1"/>
                <w:sz w:val="16"/>
                <w:szCs w:val="16"/>
              </w:rPr>
              <w:fldChar w:fldCharType="end"/>
            </w:r>
          </w:p>
        </w:tc>
        <w:tc>
          <w:tcPr>
            <w:tcW w:w="860" w:type="pct"/>
          </w:tcPr>
          <w:p w:rsidR="003E6C3A" w:rsidRPr="00595A5B"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Wildlife Monitoring</w:t>
            </w:r>
          </w:p>
        </w:tc>
        <w:tc>
          <w:tcPr>
            <w:tcW w:w="705" w:type="pct"/>
          </w:tcPr>
          <w:p w:rsidR="003E6C3A" w:rsidRPr="00595A5B" w:rsidRDefault="00B7729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 xml:space="preserve">Aerial pictures to help </w:t>
            </w:r>
            <w:r w:rsidRPr="00B77292">
              <w:rPr>
                <w:rFonts w:ascii="Times New Roman" w:hAnsi="Times New Roman" w:cs="Times New Roman"/>
                <w:color w:val="000000" w:themeColor="text1"/>
                <w:sz w:val="16"/>
                <w:szCs w:val="16"/>
              </w:rPr>
              <w:t>identify micro-habitat</w:t>
            </w:r>
          </w:p>
        </w:tc>
        <w:tc>
          <w:tcPr>
            <w:tcW w:w="743" w:type="pct"/>
          </w:tcPr>
          <w:p w:rsidR="003E6C3A" w:rsidRPr="00595A5B" w:rsidRDefault="003E6C3A">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Common blue butterfly (Polyommatus icarus), Adonis blue butterfly (Polyommatus bellargus)</w:t>
            </w:r>
          </w:p>
        </w:tc>
        <w:tc>
          <w:tcPr>
            <w:tcW w:w="428"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ietersheimer Brenne</w:t>
            </w:r>
            <w:r>
              <w:rPr>
                <w:rFonts w:ascii="Times New Roman" w:hAnsi="Times New Roman"/>
                <w:color w:val="000000" w:themeColor="text1"/>
                <w:sz w:val="16"/>
                <w:szCs w:val="16"/>
              </w:rPr>
              <w:t xml:space="preserve"> (Germany)</w:t>
            </w:r>
          </w:p>
        </w:tc>
        <w:tc>
          <w:tcPr>
            <w:tcW w:w="405" w:type="pct"/>
          </w:tcPr>
          <w:p w:rsidR="003E6C3A" w:rsidRPr="003E6C3A" w:rsidRDefault="003E6C3A">
            <w:pPr>
              <w:pStyle w:val="DecimalAligned"/>
              <w:rPr>
                <w:rFonts w:ascii="Times New Roman" w:hAnsi="Times New Roman" w:cs="Times New Roman"/>
                <w:color w:val="000000" w:themeColor="text1"/>
                <w:sz w:val="16"/>
                <w:szCs w:val="16"/>
              </w:rPr>
            </w:pPr>
            <w:r w:rsidRPr="003E6C3A">
              <w:rPr>
                <w:rFonts w:ascii="Times New Roman" w:hAnsi="Times New Roman" w:cs="Times New Roman"/>
                <w:color w:val="000000" w:themeColor="text1"/>
                <w:sz w:val="16"/>
                <w:szCs w:val="16"/>
              </w:rPr>
              <w:t>Rotor-wing</w:t>
            </w:r>
          </w:p>
        </w:tc>
        <w:tc>
          <w:tcPr>
            <w:tcW w:w="452"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3E6C3A" w:rsidRPr="003E6C3A" w:rsidRDefault="003E6C3A">
            <w:pPr>
              <w:pStyle w:val="DecimalAligned"/>
              <w:rPr>
                <w:rFonts w:ascii="Times New Roman" w:hAnsi="Times New Roman"/>
                <w:color w:val="000000" w:themeColor="text1"/>
                <w:sz w:val="16"/>
                <w:szCs w:val="16"/>
              </w:rPr>
            </w:pPr>
          </w:p>
        </w:tc>
        <w:tc>
          <w:tcPr>
            <w:tcW w:w="563" w:type="pct"/>
          </w:tcPr>
          <w:p w:rsidR="003E6C3A" w:rsidRPr="003E6C3A" w:rsidRDefault="003E6C3A">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134C49" w:rsidRPr="00595A5B" w:rsidTr="00317873">
        <w:tc>
          <w:tcPr>
            <w:tcW w:w="844" w:type="pct"/>
            <w:noWrap/>
          </w:tcPr>
          <w:p w:rsidR="00134C49" w:rsidRPr="00595A5B" w:rsidRDefault="00134C49" w:rsidP="00134C49">
            <w:pPr>
              <w:rPr>
                <w:rFonts w:ascii="Times New Roman" w:hAnsi="Times New Roman" w:cs="Times New Roman"/>
                <w:color w:val="000000" w:themeColor="text1"/>
                <w:sz w:val="16"/>
                <w:szCs w:val="16"/>
              </w:rPr>
            </w:pPr>
            <w:r>
              <w:rPr>
                <w:color w:val="000000" w:themeColor="text1"/>
                <w:sz w:val="16"/>
                <w:szCs w:val="16"/>
              </w:rPr>
              <w:fldChar w:fldCharType="begin" w:fldLock="1"/>
            </w:r>
            <w:r w:rsidR="000426CF">
              <w:rPr>
                <w:rFonts w:ascii="Times New Roman" w:hAnsi="Times New Roman" w:cs="Times New Roman"/>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rFonts w:ascii="Times New Roman" w:hAnsi="Times New Roman" w:cs="Times New Roman"/>
                <w:noProof/>
                <w:color w:val="000000" w:themeColor="text1"/>
                <w:sz w:val="16"/>
                <w:szCs w:val="16"/>
              </w:rPr>
              <w:t>(Michez, Morelle, et al. 2016)</w:t>
            </w:r>
            <w:r>
              <w:rPr>
                <w:color w:val="000000" w:themeColor="text1"/>
                <w:sz w:val="16"/>
                <w:szCs w:val="16"/>
              </w:rPr>
              <w:fldChar w:fldCharType="end"/>
            </w:r>
          </w:p>
        </w:tc>
        <w:tc>
          <w:tcPr>
            <w:tcW w:w="860" w:type="pct"/>
          </w:tcPr>
          <w:p w:rsidR="00134C49" w:rsidRPr="00B95442" w:rsidRDefault="00134C49" w:rsidP="00134C49">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Assess wildlife damage to crops</w:t>
            </w:r>
          </w:p>
        </w:tc>
        <w:tc>
          <w:tcPr>
            <w:tcW w:w="743" w:type="pct"/>
          </w:tcPr>
          <w:p w:rsidR="00134C49" w:rsidRPr="00595A5B" w:rsidRDefault="00134C49" w:rsidP="00134C49">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W</w:t>
            </w:r>
            <w:r w:rsidRPr="003E6C3A">
              <w:rPr>
                <w:rFonts w:ascii="Times New Roman" w:hAnsi="Times New Roman" w:cs="Times New Roman"/>
                <w:color w:val="000000" w:themeColor="text1"/>
                <w:sz w:val="16"/>
                <w:szCs w:val="16"/>
              </w:rPr>
              <w:t>ild boar (Sus scrofa)</w:t>
            </w:r>
          </w:p>
        </w:tc>
        <w:tc>
          <w:tcPr>
            <w:tcW w:w="428" w:type="pct"/>
          </w:tcPr>
          <w:p w:rsidR="00134C49" w:rsidRPr="003E6C3A" w:rsidRDefault="00134C49" w:rsidP="00134C49">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134C49" w:rsidRPr="007026D6" w:rsidRDefault="00134C49" w:rsidP="00134C49">
            <w:pPr>
              <w:pStyle w:val="DecimalAligned"/>
              <w:rPr>
                <w:rFonts w:ascii="Times New Roman" w:hAnsi="Times New Roman" w:cs="Times New Roman"/>
                <w:color w:val="000000" w:themeColor="text1"/>
                <w:sz w:val="16"/>
                <w:szCs w:val="16"/>
              </w:rPr>
            </w:pPr>
            <w:r w:rsidRPr="007026D6">
              <w:rPr>
                <w:rFonts w:ascii="Times New Roman" w:hAnsi="Times New Roman" w:cs="Times New Roman"/>
                <w:color w:val="000000" w:themeColor="text1"/>
                <w:sz w:val="16"/>
                <w:szCs w:val="16"/>
              </w:rPr>
              <w:t>Fixed-Wing</w:t>
            </w:r>
          </w:p>
        </w:tc>
        <w:tc>
          <w:tcPr>
            <w:tcW w:w="452" w:type="pct"/>
          </w:tcPr>
          <w:p w:rsidR="00134C49" w:rsidRPr="003E6C3A" w:rsidRDefault="00134C49" w:rsidP="00134C49">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Gatewing X100 </w:t>
            </w:r>
          </w:p>
        </w:tc>
        <w:tc>
          <w:tcPr>
            <w:tcW w:w="563" w:type="pct"/>
          </w:tcPr>
          <w:p w:rsidR="00134C49" w:rsidRPr="003E6C3A" w:rsidRDefault="00134C49" w:rsidP="00134C49">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3E6C3A" w:rsidRPr="00595A5B" w:rsidTr="00317873">
        <w:tc>
          <w:tcPr>
            <w:tcW w:w="844" w:type="pct"/>
            <w:noWrap/>
          </w:tcPr>
          <w:p w:rsidR="003E6C3A" w:rsidRPr="00595A5B" w:rsidRDefault="003E6C3A" w:rsidP="00B95442">
            <w:pPr>
              <w:rPr>
                <w:rFonts w:ascii="Times New Roman" w:hAnsi="Times New Roman" w:cs="Times New Roman"/>
                <w:color w:val="000000" w:themeColor="text1"/>
                <w:sz w:val="16"/>
                <w:szCs w:val="16"/>
              </w:rPr>
            </w:pPr>
            <w:r>
              <w:rPr>
                <w:color w:val="000000" w:themeColor="text1"/>
                <w:sz w:val="16"/>
                <w:szCs w:val="16"/>
              </w:rPr>
              <w:fldChar w:fldCharType="begin" w:fldLock="1"/>
            </w:r>
            <w:r>
              <w:rPr>
                <w:rFonts w:ascii="Times New Roman" w:hAnsi="Times New Roman" w:cs="Times New Roman"/>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rFonts w:ascii="Times New Roman" w:hAnsi="Times New Roman" w:cs="Times New Roman"/>
                <w:noProof/>
                <w:color w:val="000000" w:themeColor="text1"/>
                <w:sz w:val="16"/>
                <w:szCs w:val="16"/>
              </w:rPr>
              <w:t>(Lobermeier et al. 2015)</w:t>
            </w:r>
            <w:r>
              <w:rPr>
                <w:color w:val="000000" w:themeColor="text1"/>
                <w:sz w:val="16"/>
                <w:szCs w:val="16"/>
              </w:rPr>
              <w:fldChar w:fldCharType="end"/>
            </w:r>
          </w:p>
        </w:tc>
        <w:tc>
          <w:tcPr>
            <w:tcW w:w="860"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Wildlife Risk Assessment</w:t>
            </w:r>
            <w:r>
              <w:rPr>
                <w:rFonts w:ascii="Times New Roman" w:hAnsi="Times New Roman" w:cs="Times New Roman"/>
                <w:color w:val="000000" w:themeColor="text1"/>
                <w:sz w:val="16"/>
                <w:szCs w:val="16"/>
              </w:rPr>
              <w:t xml:space="preserve"> and Management</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B95442">
              <w:rPr>
                <w:rFonts w:ascii="Times New Roman" w:hAnsi="Times New Roman" w:cs="Times New Roman"/>
                <w:color w:val="000000" w:themeColor="text1"/>
                <w:sz w:val="16"/>
                <w:szCs w:val="16"/>
              </w:rPr>
              <w:t>Mitigating avian collision with power lines</w:t>
            </w:r>
            <w:r>
              <w:rPr>
                <w:rFonts w:ascii="Times New Roman" w:hAnsi="Times New Roman" w:cs="Times New Roman"/>
                <w:color w:val="000000" w:themeColor="text1"/>
                <w:sz w:val="16"/>
                <w:szCs w:val="16"/>
              </w:rPr>
              <w:t xml:space="preserve"> using markers</w:t>
            </w:r>
          </w:p>
        </w:tc>
        <w:tc>
          <w:tcPr>
            <w:tcW w:w="743" w:type="pct"/>
          </w:tcPr>
          <w:p w:rsidR="003E6C3A" w:rsidRDefault="003E6C3A" w:rsidP="00B95442">
            <w:pPr>
              <w:pStyle w:val="DecimalAligned"/>
              <w:rPr>
                <w:rFonts w:ascii="Times New Roman" w:hAnsi="Times New Roman" w:cs="Times New Roman"/>
                <w:color w:val="000000" w:themeColor="text1"/>
                <w:sz w:val="16"/>
                <w:szCs w:val="16"/>
              </w:rPr>
            </w:pPr>
            <w:r>
              <w:rPr>
                <w:rFonts w:ascii="Times New Roman" w:hAnsi="Times New Roman" w:cs="Times New Roman"/>
                <w:color w:val="000000" w:themeColor="text1"/>
                <w:sz w:val="16"/>
                <w:szCs w:val="16"/>
              </w:rPr>
              <w:t>Birds</w:t>
            </w:r>
          </w:p>
          <w:p w:rsidR="003E6C3A" w:rsidRPr="00595A5B" w:rsidRDefault="003E6C3A" w:rsidP="00B95442">
            <w:pPr>
              <w:pStyle w:val="DecimalAligned"/>
              <w:rPr>
                <w:rFonts w:ascii="Times New Roman" w:hAnsi="Times New Roman" w:cs="Times New Roman"/>
                <w:color w:val="000000" w:themeColor="text1"/>
                <w:sz w:val="16"/>
                <w:szCs w:val="16"/>
              </w:rPr>
            </w:pPr>
          </w:p>
        </w:tc>
        <w:tc>
          <w:tcPr>
            <w:tcW w:w="428" w:type="pct"/>
          </w:tcPr>
          <w:p w:rsidR="003E6C3A" w:rsidRPr="00B95442" w:rsidRDefault="00134C49"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r w:rsidRPr="00B95442">
              <w:rPr>
                <w:rFonts w:ascii="Times New Roman" w:hAnsi="Times New Roman" w:cs="Times New Roman"/>
                <w:color w:val="000000" w:themeColor="text1"/>
                <w:sz w:val="16"/>
                <w:szCs w:val="16"/>
                <w:lang w:val="es-ES"/>
              </w:rPr>
              <w:t>Rotor-wing</w:t>
            </w: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Mikrokopter Hexa XL</w:t>
            </w:r>
          </w:p>
        </w:tc>
        <w:tc>
          <w:tcPr>
            <w:tcW w:w="563" w:type="pct"/>
          </w:tcPr>
          <w:p w:rsidR="003E6C3A" w:rsidRPr="00B95442" w:rsidRDefault="000426CF"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w:t>
            </w:r>
          </w:p>
        </w:tc>
      </w:tr>
      <w:tr w:rsidR="003E6C3A" w:rsidRPr="00595A5B" w:rsidTr="00317873">
        <w:tc>
          <w:tcPr>
            <w:tcW w:w="844" w:type="pct"/>
            <w:noWrap/>
          </w:tcPr>
          <w:p w:rsidR="003E6C3A" w:rsidRPr="000426CF" w:rsidRDefault="000426CF" w:rsidP="00B95442">
            <w:pPr>
              <w:rPr>
                <w:rFonts w:ascii="Times New Roman" w:hAnsi="Times New Roman" w:cs="Times New Roman"/>
                <w:color w:val="000000" w:themeColor="text1"/>
                <w:sz w:val="16"/>
                <w:szCs w:val="16"/>
                <w:lang w:val="es-ES"/>
              </w:rPr>
            </w:pPr>
            <w:r>
              <w:rPr>
                <w:color w:val="000000" w:themeColor="text1"/>
                <w:sz w:val="16"/>
                <w:szCs w:val="16"/>
              </w:rPr>
              <w:fldChar w:fldCharType="begin" w:fldLock="1"/>
            </w:r>
            <w:r w:rsidRPr="000426CF">
              <w:rPr>
                <w:rFonts w:ascii="Times New Roman" w:hAnsi="Times New Roman" w:cs="Times New Roman"/>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rFonts w:ascii="Times New Roman" w:hAnsi="Times New Roman" w:cs="Times New Roman"/>
                <w:noProof/>
                <w:color w:val="000000" w:themeColor="text1"/>
                <w:sz w:val="16"/>
                <w:szCs w:val="16"/>
                <w:lang w:val="es-ES"/>
              </w:rPr>
              <w:t>(Alvarez-taboada, Paredes, and Julián-Pelaz 2017)</w:t>
            </w:r>
            <w:r>
              <w:rPr>
                <w:color w:val="000000" w:themeColor="text1"/>
                <w:sz w:val="16"/>
                <w:szCs w:val="16"/>
              </w:rPr>
              <w:fldChar w:fldCharType="end"/>
            </w:r>
          </w:p>
        </w:tc>
        <w:tc>
          <w:tcPr>
            <w:tcW w:w="860" w:type="pct"/>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20</w:t>
            </w:r>
          </w:p>
        </w:tc>
        <w:tc>
          <w:tcPr>
            <w:tcW w:w="743" w:type="pct"/>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4</w:t>
            </w:r>
          </w:p>
        </w:tc>
        <w:tc>
          <w:tcPr>
            <w:tcW w:w="428"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Universidad Olmo</w:t>
            </w:r>
          </w:p>
        </w:tc>
        <w:tc>
          <w:tcPr>
            <w:tcW w:w="860" w:type="pct"/>
            <w:tcBorders>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 xml:space="preserve">Monitoring </w:t>
            </w:r>
            <w:r>
              <w:rPr>
                <w:rFonts w:ascii="Times New Roman" w:hAnsi="Times New Roman" w:cs="Times New Roman"/>
                <w:color w:val="000000" w:themeColor="text1"/>
                <w:sz w:val="16"/>
                <w:szCs w:val="16"/>
              </w:rPr>
              <w:t xml:space="preserve">of </w:t>
            </w:r>
            <w:r w:rsidRPr="000426CF">
              <w:rPr>
                <w:rFonts w:ascii="Times New Roman" w:hAnsi="Times New Roman" w:cs="Times New Roman"/>
                <w:color w:val="000000" w:themeColor="text1"/>
                <w:sz w:val="16"/>
                <w:szCs w:val="16"/>
              </w:rPr>
              <w:t>terrestrial and aquatic ecosystems</w:t>
            </w:r>
          </w:p>
        </w:tc>
        <w:tc>
          <w:tcPr>
            <w:tcW w:w="7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53</w:t>
            </w:r>
          </w:p>
        </w:tc>
        <w:tc>
          <w:tcPr>
            <w:tcW w:w="743"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0</w:t>
            </w:r>
          </w:p>
        </w:tc>
        <w:tc>
          <w:tcPr>
            <w:tcW w:w="428"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3E6C3A" w:rsidRPr="00595A5B" w:rsidTr="00317873">
        <w:tc>
          <w:tcPr>
            <w:tcW w:w="844" w:type="pct"/>
            <w:tcBorders>
              <w:top w:val="nil"/>
              <w:bottom w:val="nil"/>
            </w:tcBorders>
            <w:noWrap/>
          </w:tcPr>
          <w:p w:rsidR="003E6C3A" w:rsidRPr="00595A5B" w:rsidRDefault="003E6C3A" w:rsidP="00B95442">
            <w:pPr>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 xml:space="preserve">Academia Arce </w:t>
            </w:r>
          </w:p>
        </w:tc>
        <w:tc>
          <w:tcPr>
            <w:tcW w:w="860" w:type="pct"/>
            <w:tcBorders>
              <w:top w:val="nil"/>
              <w:bottom w:val="nil"/>
            </w:tcBorders>
          </w:tcPr>
          <w:p w:rsidR="003E6C3A" w:rsidRPr="000426CF" w:rsidRDefault="000426CF" w:rsidP="00B95442">
            <w:pPr>
              <w:pStyle w:val="DecimalAligned"/>
              <w:rPr>
                <w:rFonts w:ascii="Times New Roman" w:hAnsi="Times New Roman" w:cs="Times New Roman"/>
                <w:color w:val="000000" w:themeColor="text1"/>
                <w:sz w:val="16"/>
                <w:szCs w:val="16"/>
              </w:rPr>
            </w:pPr>
            <w:r w:rsidRPr="000426CF">
              <w:rPr>
                <w:rFonts w:ascii="Times New Roman" w:hAnsi="Times New Roman" w:cs="Times New Roman"/>
                <w:color w:val="000000" w:themeColor="text1"/>
                <w:sz w:val="16"/>
                <w:szCs w:val="16"/>
              </w:rPr>
              <w:t>Monitoring of terrestrial and aquatic ecosystems</w:t>
            </w:r>
          </w:p>
        </w:tc>
        <w:tc>
          <w:tcPr>
            <w:tcW w:w="7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11</w:t>
            </w:r>
          </w:p>
        </w:tc>
        <w:tc>
          <w:tcPr>
            <w:tcW w:w="743"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rPr>
            </w:pPr>
            <w:r w:rsidRPr="00595A5B">
              <w:rPr>
                <w:rFonts w:ascii="Times New Roman" w:hAnsi="Times New Roman" w:cs="Times New Roman"/>
                <w:color w:val="000000" w:themeColor="text1"/>
                <w:sz w:val="16"/>
                <w:szCs w:val="16"/>
                <w:lang w:val="es-ES"/>
              </w:rPr>
              <w:t>-8</w:t>
            </w:r>
          </w:p>
        </w:tc>
        <w:tc>
          <w:tcPr>
            <w:tcW w:w="428"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405" w:type="pct"/>
            <w:tcBorders>
              <w:top w:val="nil"/>
              <w:bottom w:val="nil"/>
            </w:tcBorders>
          </w:tcPr>
          <w:p w:rsidR="003E6C3A" w:rsidRPr="00595A5B" w:rsidRDefault="003E6C3A" w:rsidP="00B95442">
            <w:pPr>
              <w:pStyle w:val="DecimalAligned"/>
              <w:rPr>
                <w:rFonts w:ascii="Times New Roman" w:hAnsi="Times New Roman" w:cs="Times New Roman"/>
                <w:color w:val="000000" w:themeColor="text1"/>
                <w:sz w:val="16"/>
                <w:szCs w:val="16"/>
                <w:lang w:val="es-ES"/>
              </w:rPr>
            </w:pPr>
          </w:p>
        </w:tc>
        <w:tc>
          <w:tcPr>
            <w:tcW w:w="452"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c>
          <w:tcPr>
            <w:tcW w:w="563" w:type="pct"/>
            <w:tcBorders>
              <w:top w:val="nil"/>
              <w:bottom w:val="nil"/>
            </w:tcBorders>
          </w:tcPr>
          <w:p w:rsidR="003E6C3A" w:rsidRPr="00595A5B" w:rsidRDefault="003E6C3A" w:rsidP="00B95442">
            <w:pPr>
              <w:pStyle w:val="DecimalAligned"/>
              <w:rPr>
                <w:rFonts w:ascii="Times New Roman" w:hAnsi="Times New Roman"/>
                <w:color w:val="000000" w:themeColor="text1"/>
                <w:sz w:val="16"/>
                <w:szCs w:val="16"/>
                <w:lang w:val="es-ES"/>
              </w:rPr>
            </w:pPr>
          </w:p>
        </w:tc>
      </w:tr>
      <w:tr w:rsidR="000426CF" w:rsidRPr="008D7CE6" w:rsidTr="00317873">
        <w:tc>
          <w:tcPr>
            <w:tcW w:w="844" w:type="pct"/>
            <w:tcBorders>
              <w:top w:val="nil"/>
              <w:bottom w:val="nil"/>
            </w:tcBorders>
            <w:noWrap/>
          </w:tcPr>
          <w:p w:rsidR="000426CF" w:rsidRPr="00595A5B" w:rsidRDefault="00317873" w:rsidP="00B95442">
            <w:pPr>
              <w:rPr>
                <w:color w:val="000000" w:themeColor="text1"/>
                <w:sz w:val="16"/>
                <w:szCs w:val="16"/>
                <w:lang w:val="es-ES"/>
              </w:rPr>
            </w:pPr>
            <w:r>
              <w:rPr>
                <w:color w:val="000000" w:themeColor="text1"/>
                <w:sz w:val="16"/>
                <w:szCs w:val="16"/>
                <w:lang w:val="es-ES"/>
              </w:rPr>
              <w:fldChar w:fldCharType="begin" w:fldLock="1"/>
            </w:r>
            <w:r>
              <w:rPr>
                <w:color w:val="000000" w:themeColor="text1"/>
                <w:sz w:val="16"/>
                <w:szCs w:val="16"/>
                <w:lang w:val="es-ES"/>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2197735f-0cf7-4ae3-b65a-ac1280dbe160"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317873">
              <w:rPr>
                <w:noProof/>
                <w:color w:val="000000" w:themeColor="text1"/>
                <w:sz w:val="16"/>
                <w:szCs w:val="16"/>
                <w:lang w:val="es-ES"/>
              </w:rPr>
              <w:t>(Mulero-Pázmány et al. 2014)</w:t>
            </w:r>
            <w:r>
              <w:rPr>
                <w:color w:val="000000" w:themeColor="text1"/>
                <w:sz w:val="16"/>
                <w:szCs w:val="16"/>
                <w:lang w:val="es-ES"/>
              </w:rPr>
              <w:fldChar w:fldCharType="end"/>
            </w:r>
          </w:p>
        </w:tc>
        <w:tc>
          <w:tcPr>
            <w:tcW w:w="860" w:type="pct"/>
            <w:tcBorders>
              <w:top w:val="nil"/>
              <w:bottom w:val="nil"/>
            </w:tcBorders>
          </w:tcPr>
          <w:p w:rsidR="000426CF" w:rsidRPr="007026D6" w:rsidRDefault="000426CF" w:rsidP="00B95442">
            <w:pPr>
              <w:pStyle w:val="DecimalAligned"/>
              <w:rPr>
                <w:rFonts w:ascii="Times New Roman" w:hAnsi="Times New Roman"/>
                <w:color w:val="000000" w:themeColor="text1"/>
                <w:sz w:val="16"/>
                <w:szCs w:val="16"/>
                <w:lang w:val="es-ES"/>
              </w:rPr>
            </w:pPr>
            <w:r w:rsidRPr="007026D6">
              <w:rPr>
                <w:rFonts w:ascii="Times New Roman" w:hAnsi="Times New Roman"/>
                <w:color w:val="000000" w:themeColor="text1"/>
                <w:sz w:val="16"/>
                <w:szCs w:val="16"/>
                <w:lang w:val="es-ES"/>
              </w:rPr>
              <w:t>Law enforcement</w:t>
            </w:r>
          </w:p>
        </w:tc>
        <w:tc>
          <w:tcPr>
            <w:tcW w:w="705" w:type="pct"/>
            <w:tcBorders>
              <w:top w:val="nil"/>
              <w:bottom w:val="nil"/>
            </w:tcBorders>
          </w:tcPr>
          <w:p w:rsidR="000426CF" w:rsidRPr="00595A5B" w:rsidRDefault="000426CF" w:rsidP="00B95442">
            <w:pPr>
              <w:pStyle w:val="DecimalAligned"/>
              <w:rPr>
                <w:rFonts w:ascii="Times New Roman" w:hAnsi="Times New Roman"/>
                <w:color w:val="000000" w:themeColor="text1"/>
                <w:sz w:val="16"/>
                <w:szCs w:val="16"/>
                <w:lang w:val="es-ES"/>
              </w:rPr>
            </w:pPr>
          </w:p>
        </w:tc>
        <w:tc>
          <w:tcPr>
            <w:tcW w:w="743"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Black rhinocero (Diceros bicornis), white rhinocero (</w:t>
            </w:r>
            <w:r w:rsidRPr="00317873">
              <w:rPr>
                <w:rFonts w:ascii="Times New Roman" w:hAnsi="Times New Roman"/>
                <w:color w:val="000000" w:themeColor="text1"/>
                <w:sz w:val="16"/>
                <w:szCs w:val="16"/>
                <w:lang w:val="es-ES"/>
              </w:rPr>
              <w:t>Cera</w:t>
            </w:r>
            <w:r>
              <w:rPr>
                <w:rFonts w:ascii="Times New Roman" w:hAnsi="Times New Roman"/>
                <w:color w:val="000000" w:themeColor="text1"/>
                <w:sz w:val="16"/>
                <w:szCs w:val="16"/>
                <w:lang w:val="es-ES"/>
              </w:rPr>
              <w:t>totherium simum</w:t>
            </w:r>
            <w:r w:rsidRPr="00317873">
              <w:rPr>
                <w:rFonts w:ascii="Times New Roman" w:hAnsi="Times New Roman"/>
                <w:color w:val="000000" w:themeColor="text1"/>
                <w:sz w:val="16"/>
                <w:szCs w:val="16"/>
                <w:lang w:val="es-ES"/>
              </w:rPr>
              <w:t>)</w:t>
            </w:r>
          </w:p>
        </w:tc>
        <w:tc>
          <w:tcPr>
            <w:tcW w:w="428"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KwaZulu-Nata</w:t>
            </w:r>
            <w:r>
              <w:rPr>
                <w:rFonts w:ascii="Times New Roman" w:hAnsi="Times New Roman"/>
                <w:color w:val="000000" w:themeColor="text1"/>
                <w:sz w:val="16"/>
                <w:szCs w:val="16"/>
                <w:lang w:val="es-ES"/>
              </w:rPr>
              <w:t xml:space="preserve"> (Africa)</w:t>
            </w:r>
          </w:p>
        </w:tc>
        <w:tc>
          <w:tcPr>
            <w:tcW w:w="405"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Fixed-win</w:t>
            </w:r>
            <w:r>
              <w:rPr>
                <w:rFonts w:ascii="Times New Roman" w:hAnsi="Times New Roman"/>
                <w:color w:val="000000" w:themeColor="text1"/>
                <w:sz w:val="16"/>
                <w:szCs w:val="16"/>
                <w:lang w:val="es-ES"/>
              </w:rPr>
              <w:t>g</w:t>
            </w:r>
          </w:p>
        </w:tc>
        <w:tc>
          <w:tcPr>
            <w:tcW w:w="452" w:type="pct"/>
            <w:tcBorders>
              <w:top w:val="nil"/>
              <w:bottom w:val="nil"/>
            </w:tcBorders>
          </w:tcPr>
          <w:p w:rsidR="000426CF" w:rsidRPr="00595A5B" w:rsidRDefault="00317873" w:rsidP="00B95442">
            <w:pPr>
              <w:pStyle w:val="DecimalAligned"/>
              <w:rPr>
                <w:rFonts w:ascii="Times New Roman" w:hAnsi="Times New Roman"/>
                <w:color w:val="000000" w:themeColor="text1"/>
                <w:sz w:val="16"/>
                <w:szCs w:val="16"/>
                <w:lang w:val="es-ES"/>
              </w:rPr>
            </w:pPr>
            <w:r w:rsidRPr="00317873">
              <w:rPr>
                <w:rFonts w:ascii="Times New Roman" w:hAnsi="Times New Roman"/>
                <w:color w:val="000000" w:themeColor="text1"/>
                <w:sz w:val="16"/>
                <w:szCs w:val="16"/>
                <w:lang w:val="es-ES"/>
              </w:rPr>
              <w:t>Easy Fly St-330</w:t>
            </w:r>
          </w:p>
        </w:tc>
        <w:tc>
          <w:tcPr>
            <w:tcW w:w="563" w:type="pct"/>
            <w:tcBorders>
              <w:top w:val="nil"/>
              <w:bottom w:val="nil"/>
            </w:tcBorders>
          </w:tcPr>
          <w:p w:rsidR="000426CF" w:rsidRPr="008D7CE6" w:rsidRDefault="00317873" w:rsidP="00B95442">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Thermoteknix </w:t>
            </w:r>
            <w:r w:rsidRPr="008D7CE6">
              <w:rPr>
                <w:rFonts w:ascii="Times New Roman" w:hAnsi="Times New Roman"/>
                <w:color w:val="000000" w:themeColor="text1"/>
                <w:sz w:val="16"/>
                <w:szCs w:val="16"/>
              </w:rPr>
              <w:lastRenderedPageBreak/>
              <w:t xml:space="preserve">Micro CAM </w:t>
            </w:r>
          </w:p>
        </w:tc>
      </w:tr>
      <w:tr w:rsidR="000426CF" w:rsidRPr="008D7CE6" w:rsidTr="00317873">
        <w:tc>
          <w:tcPr>
            <w:tcW w:w="844" w:type="pct"/>
            <w:tcBorders>
              <w:top w:val="nil"/>
              <w:bottom w:val="nil"/>
            </w:tcBorders>
            <w:noWrap/>
          </w:tcPr>
          <w:p w:rsidR="000426CF" w:rsidRPr="00317873" w:rsidRDefault="00BB240F" w:rsidP="00B95442">
            <w:pPr>
              <w:rPr>
                <w:color w:val="000000" w:themeColor="text1"/>
                <w:sz w:val="16"/>
                <w:szCs w:val="16"/>
              </w:rPr>
            </w:pPr>
            <w:r>
              <w:rPr>
                <w:color w:val="000000" w:themeColor="text1"/>
                <w:sz w:val="16"/>
                <w:szCs w:val="16"/>
              </w:rPr>
              <w:lastRenderedPageBreak/>
              <w:fldChar w:fldCharType="begin" w:fldLock="1"/>
            </w:r>
            <w:r w:rsidRPr="007026D6">
              <w:rPr>
                <w:color w:val="000000" w:themeColor="text1"/>
                <w:sz w:val="16"/>
                <w:szCs w:val="16"/>
                <w:lang w:val="es-ES"/>
              </w:rPr>
              <w:instrText>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860" w:type="pct"/>
            <w:tcBorders>
              <w:top w:val="nil"/>
              <w:bottom w:val="nil"/>
            </w:tcBorders>
          </w:tcPr>
          <w:p w:rsidR="000426CF" w:rsidRPr="000426CF" w:rsidRDefault="000426CF" w:rsidP="00B95442">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White rhinocero (Ceratotherium simum), elephant (Loxodonta africana), human (Homo sapiens)</w:t>
            </w:r>
          </w:p>
        </w:tc>
        <w:tc>
          <w:tcPr>
            <w:tcW w:w="428"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0426CF" w:rsidRPr="00BB240F" w:rsidRDefault="00BB240F" w:rsidP="00B95442">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AscTec Firefly</w:t>
            </w:r>
          </w:p>
        </w:tc>
        <w:tc>
          <w:tcPr>
            <w:tcW w:w="563" w:type="pct"/>
            <w:tcBorders>
              <w:top w:val="nil"/>
              <w:bottom w:val="nil"/>
            </w:tcBorders>
          </w:tcPr>
          <w:p w:rsidR="000426CF" w:rsidRPr="008D7CE6" w:rsidRDefault="00BB240F" w:rsidP="00B95442">
            <w:pPr>
              <w:pStyle w:val="DecimalAligned"/>
              <w:rPr>
                <w:rFonts w:ascii="Times New Roman" w:hAnsi="Times New Roman"/>
                <w:color w:val="000000" w:themeColor="text1"/>
                <w:sz w:val="16"/>
                <w:szCs w:val="16"/>
                <w:lang w:val="es-ES"/>
              </w:rPr>
            </w:pPr>
            <w:r w:rsidRPr="008D7CE6">
              <w:rPr>
                <w:rFonts w:ascii="Times New Roman" w:hAnsi="Times New Roman"/>
                <w:color w:val="000000" w:themeColor="text1"/>
                <w:sz w:val="16"/>
                <w:szCs w:val="16"/>
                <w:lang w:val="es-ES"/>
              </w:rPr>
              <w:t>UEye UI-1240ML-C-HQ</w:t>
            </w:r>
          </w:p>
        </w:tc>
      </w:tr>
      <w:tr w:rsidR="000F1656" w:rsidRPr="00595A5B" w:rsidTr="00317873">
        <w:tc>
          <w:tcPr>
            <w:tcW w:w="844" w:type="pct"/>
            <w:tcBorders>
              <w:top w:val="nil"/>
              <w:bottom w:val="nil"/>
            </w:tcBorders>
            <w:noWrap/>
          </w:tcPr>
          <w:p w:rsidR="000F1656" w:rsidRPr="007026D6" w:rsidRDefault="000F1656" w:rsidP="000F1656">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860" w:type="pct"/>
            <w:tcBorders>
              <w:top w:val="nil"/>
              <w:bottom w:val="nil"/>
            </w:tcBorders>
          </w:tcPr>
          <w:p w:rsidR="000F1656" w:rsidRPr="000426CF" w:rsidRDefault="000F1656" w:rsidP="000F1656">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7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for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elephant (Loxodonta africana),</w:t>
            </w:r>
          </w:p>
        </w:tc>
        <w:tc>
          <w:tcPr>
            <w:tcW w:w="428"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Tsavo</w:t>
            </w:r>
            <w:r>
              <w:rPr>
                <w:rFonts w:ascii="Times New Roman" w:hAnsi="Times New Roman"/>
                <w:color w:val="000000" w:themeColor="text1"/>
                <w:sz w:val="16"/>
                <w:szCs w:val="16"/>
              </w:rPr>
              <w:t xml:space="preserve"> National Park, Kenya</w:t>
            </w:r>
          </w:p>
        </w:tc>
        <w:tc>
          <w:tcPr>
            <w:tcW w:w="405"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RQ-84Z AeroHawk</w:t>
            </w:r>
          </w:p>
        </w:tc>
        <w:tc>
          <w:tcPr>
            <w:tcW w:w="563" w:type="pct"/>
            <w:tcBorders>
              <w:top w:val="nil"/>
              <w:bottom w:val="nil"/>
            </w:tcBorders>
          </w:tcPr>
          <w:p w:rsidR="000F1656" w:rsidRPr="000F1656" w:rsidRDefault="000F1656" w:rsidP="000F1656">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0F1656" w:rsidRPr="00595A5B" w:rsidTr="00317873">
        <w:tc>
          <w:tcPr>
            <w:tcW w:w="844" w:type="pct"/>
            <w:tcBorders>
              <w:top w:val="nil"/>
              <w:bottom w:val="nil"/>
            </w:tcBorders>
            <w:noWrap/>
          </w:tcPr>
          <w:p w:rsidR="000F1656" w:rsidRPr="000F1656" w:rsidRDefault="000F1656" w:rsidP="000F1656">
            <w:pPr>
              <w:rPr>
                <w:color w:val="000000" w:themeColor="text1"/>
                <w:sz w:val="16"/>
                <w:szCs w:val="16"/>
              </w:rPr>
            </w:pPr>
          </w:p>
        </w:tc>
        <w:tc>
          <w:tcPr>
            <w:tcW w:w="860" w:type="pct"/>
            <w:tcBorders>
              <w:top w:val="nil"/>
              <w:bottom w:val="nil"/>
            </w:tcBorders>
          </w:tcPr>
          <w:p w:rsidR="000F1656" w:rsidRPr="00A312FC" w:rsidRDefault="00771E37" w:rsidP="000F1656">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7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74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28"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452"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nil"/>
            </w:tcBorders>
          </w:tcPr>
          <w:p w:rsidR="000F1656" w:rsidRPr="007026D6" w:rsidRDefault="000F1656" w:rsidP="000F1656">
            <w:pPr>
              <w:pStyle w:val="DecimalAligned"/>
              <w:rPr>
                <w:rFonts w:ascii="Times New Roman" w:hAnsi="Times New Roman"/>
                <w:color w:val="000000" w:themeColor="text1"/>
                <w:sz w:val="16"/>
                <w:szCs w:val="16"/>
              </w:rPr>
            </w:pPr>
          </w:p>
        </w:tc>
      </w:tr>
      <w:tr w:rsidR="000F1656" w:rsidRPr="00595A5B" w:rsidTr="00317873">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0F1656" w:rsidRPr="00595A5B" w:rsidRDefault="000F1656" w:rsidP="000F1656">
            <w:pPr>
              <w:rPr>
                <w:rFonts w:ascii="Times New Roman" w:hAnsi="Times New Roman" w:cs="Times New Roman"/>
                <w:color w:val="000000" w:themeColor="text1"/>
                <w:sz w:val="16"/>
                <w:szCs w:val="16"/>
              </w:rPr>
            </w:pPr>
          </w:p>
        </w:tc>
        <w:tc>
          <w:tcPr>
            <w:tcW w:w="860" w:type="pct"/>
            <w:tcBorders>
              <w:top w:val="nil"/>
              <w:bottom w:val="single" w:sz="8" w:space="0" w:color="000000" w:themeColor="text1"/>
            </w:tcBorders>
          </w:tcPr>
          <w:p w:rsidR="000F1656" w:rsidRPr="000426CF" w:rsidRDefault="00771E37" w:rsidP="000F1656">
            <w:pPr>
              <w:pStyle w:val="DecimalAligned"/>
              <w:rPr>
                <w:rFonts w:ascii="Times New Roman" w:hAnsi="Times New Roman" w:cs="Times New Roman"/>
                <w:b w:val="0"/>
                <w:color w:val="000000" w:themeColor="text1"/>
                <w:sz w:val="16"/>
                <w:szCs w:val="16"/>
              </w:rPr>
            </w:pPr>
            <w:r w:rsidRPr="000426CF">
              <w:rPr>
                <w:rFonts w:ascii="Times New Roman" w:hAnsi="Times New Roman"/>
                <w:b w:val="0"/>
                <w:color w:val="000000" w:themeColor="text1"/>
                <w:sz w:val="16"/>
                <w:szCs w:val="16"/>
              </w:rPr>
              <w:t>Ecotourism</w:t>
            </w:r>
          </w:p>
        </w:tc>
        <w:tc>
          <w:tcPr>
            <w:tcW w:w="705"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743" w:type="pct"/>
            <w:tcBorders>
              <w:top w:val="nil"/>
              <w:bottom w:val="single" w:sz="8" w:space="0" w:color="000000" w:themeColor="text1"/>
            </w:tcBorders>
          </w:tcPr>
          <w:p w:rsidR="000F1656" w:rsidRPr="00595A5B" w:rsidRDefault="000F1656" w:rsidP="000F1656">
            <w:pPr>
              <w:pStyle w:val="DecimalAligned"/>
              <w:rPr>
                <w:rFonts w:ascii="Times New Roman" w:hAnsi="Times New Roman" w:cs="Times New Roman"/>
                <w:color w:val="000000" w:themeColor="text1"/>
                <w:sz w:val="16"/>
                <w:szCs w:val="16"/>
              </w:rPr>
            </w:pPr>
          </w:p>
        </w:tc>
        <w:tc>
          <w:tcPr>
            <w:tcW w:w="428"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405" w:type="pct"/>
            <w:tcBorders>
              <w:top w:val="nil"/>
              <w:bottom w:val="single" w:sz="8" w:space="0" w:color="000000" w:themeColor="text1"/>
            </w:tcBorders>
          </w:tcPr>
          <w:p w:rsidR="000F1656" w:rsidRPr="007026D6" w:rsidRDefault="000F1656" w:rsidP="000F1656">
            <w:pPr>
              <w:pStyle w:val="DecimalAligned"/>
              <w:rPr>
                <w:rFonts w:ascii="Times New Roman" w:hAnsi="Times New Roman" w:cs="Times New Roman"/>
                <w:color w:val="000000" w:themeColor="text1"/>
                <w:sz w:val="16"/>
                <w:szCs w:val="16"/>
              </w:rPr>
            </w:pPr>
          </w:p>
        </w:tc>
        <w:tc>
          <w:tcPr>
            <w:tcW w:w="452"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c>
          <w:tcPr>
            <w:tcW w:w="563" w:type="pct"/>
            <w:tcBorders>
              <w:top w:val="nil"/>
              <w:bottom w:val="single" w:sz="8" w:space="0" w:color="000000" w:themeColor="text1"/>
            </w:tcBorders>
          </w:tcPr>
          <w:p w:rsidR="000F1656" w:rsidRPr="007026D6" w:rsidRDefault="000F1656" w:rsidP="000F1656">
            <w:pPr>
              <w:pStyle w:val="DecimalAligned"/>
              <w:rPr>
                <w:rFonts w:ascii="Times New Roman" w:hAnsi="Times New Roman"/>
                <w:color w:val="000000" w:themeColor="text1"/>
                <w:sz w:val="16"/>
                <w:szCs w:val="16"/>
              </w:rPr>
            </w:pPr>
          </w:p>
        </w:tc>
      </w:tr>
    </w:tbl>
    <w:p w:rsidR="00AF3149" w:rsidRDefault="00AF3149" w:rsidP="00253C80">
      <w:pPr>
        <w:pStyle w:val="Textoindependiente"/>
      </w:pPr>
    </w:p>
    <w:p w:rsidR="004C18DE" w:rsidRDefault="004C18DE" w:rsidP="00253C80">
      <w:pPr>
        <w:pStyle w:val="Textoindependiente"/>
      </w:pPr>
    </w:p>
    <w:p w:rsidR="004C18DE" w:rsidRDefault="004C18DE" w:rsidP="00253C80">
      <w:pPr>
        <w:pStyle w:val="Textoindependiente"/>
      </w:pPr>
      <w:r>
        <w:t>Figure 1</w:t>
      </w:r>
    </w:p>
    <w:p w:rsidR="004C18DE" w:rsidRDefault="004C18DE" w:rsidP="00253C80">
      <w:pPr>
        <w:pStyle w:val="Textoindependiente"/>
      </w:pPr>
      <w:r>
        <w:t>Figure 2</w:t>
      </w:r>
    </w:p>
    <w:p w:rsidR="004C18DE" w:rsidRPr="003E6C3A" w:rsidRDefault="004C18DE" w:rsidP="00253C80">
      <w:pPr>
        <w:pStyle w:val="Textoindependiente"/>
      </w:pPr>
    </w:p>
    <w:sectPr w:rsidR="004C18DE" w:rsidRPr="003E6C3A" w:rsidSect="003E6C3A">
      <w:pgSz w:w="15840" w:h="12240" w:orient="landscape"/>
      <w:pgMar w:top="1701" w:right="1418" w:bottom="1701" w:left="141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7B7A" w:rsidRDefault="00067B7A">
      <w:r>
        <w:separator/>
      </w:r>
    </w:p>
  </w:endnote>
  <w:endnote w:type="continuationSeparator" w:id="0">
    <w:p w:rsidR="00067B7A" w:rsidRDefault="00067B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7B7A" w:rsidRDefault="00067B7A">
      <w:r>
        <w:separator/>
      </w:r>
    </w:p>
  </w:footnote>
  <w:footnote w:type="continuationSeparator" w:id="0">
    <w:p w:rsidR="00067B7A" w:rsidRDefault="00067B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02ACE"/>
    <w:rsid w:val="00002F25"/>
    <w:rsid w:val="000050CB"/>
    <w:rsid w:val="000053B9"/>
    <w:rsid w:val="00011AE2"/>
    <w:rsid w:val="00011C8B"/>
    <w:rsid w:val="00011D1E"/>
    <w:rsid w:val="000140CE"/>
    <w:rsid w:val="00014AA0"/>
    <w:rsid w:val="000161E9"/>
    <w:rsid w:val="0002038E"/>
    <w:rsid w:val="00021621"/>
    <w:rsid w:val="000220CF"/>
    <w:rsid w:val="0002267F"/>
    <w:rsid w:val="0002513F"/>
    <w:rsid w:val="000261A5"/>
    <w:rsid w:val="00026BBD"/>
    <w:rsid w:val="00026BD1"/>
    <w:rsid w:val="00035E7E"/>
    <w:rsid w:val="000405EB"/>
    <w:rsid w:val="00042159"/>
    <w:rsid w:val="000426CF"/>
    <w:rsid w:val="00045A14"/>
    <w:rsid w:val="00052A5D"/>
    <w:rsid w:val="00053EA2"/>
    <w:rsid w:val="00055B95"/>
    <w:rsid w:val="00056B03"/>
    <w:rsid w:val="00056B54"/>
    <w:rsid w:val="000619E9"/>
    <w:rsid w:val="000620C1"/>
    <w:rsid w:val="00063807"/>
    <w:rsid w:val="00063925"/>
    <w:rsid w:val="00063CE5"/>
    <w:rsid w:val="00063F91"/>
    <w:rsid w:val="00066AA7"/>
    <w:rsid w:val="00066F5C"/>
    <w:rsid w:val="00067B7A"/>
    <w:rsid w:val="00071023"/>
    <w:rsid w:val="00072C7E"/>
    <w:rsid w:val="000734B4"/>
    <w:rsid w:val="0008401B"/>
    <w:rsid w:val="0008448C"/>
    <w:rsid w:val="00084DDB"/>
    <w:rsid w:val="00085CE3"/>
    <w:rsid w:val="00087AB5"/>
    <w:rsid w:val="000913D2"/>
    <w:rsid w:val="00091D48"/>
    <w:rsid w:val="0009200F"/>
    <w:rsid w:val="00092587"/>
    <w:rsid w:val="00093BC1"/>
    <w:rsid w:val="00094F79"/>
    <w:rsid w:val="000A274A"/>
    <w:rsid w:val="000A3222"/>
    <w:rsid w:val="000A4581"/>
    <w:rsid w:val="000A7A8C"/>
    <w:rsid w:val="000B0AF2"/>
    <w:rsid w:val="000B157B"/>
    <w:rsid w:val="000B17B7"/>
    <w:rsid w:val="000B489C"/>
    <w:rsid w:val="000C008B"/>
    <w:rsid w:val="000C0CBD"/>
    <w:rsid w:val="000C11F3"/>
    <w:rsid w:val="000C57AC"/>
    <w:rsid w:val="000C6A6B"/>
    <w:rsid w:val="000D0139"/>
    <w:rsid w:val="000D1119"/>
    <w:rsid w:val="000D1CED"/>
    <w:rsid w:val="000D5838"/>
    <w:rsid w:val="000D5BEA"/>
    <w:rsid w:val="000D5FAB"/>
    <w:rsid w:val="000D7CDC"/>
    <w:rsid w:val="000E33A8"/>
    <w:rsid w:val="000E3941"/>
    <w:rsid w:val="000E4693"/>
    <w:rsid w:val="000F003E"/>
    <w:rsid w:val="000F01AC"/>
    <w:rsid w:val="000F1656"/>
    <w:rsid w:val="000F2702"/>
    <w:rsid w:val="000F2F2B"/>
    <w:rsid w:val="000F375F"/>
    <w:rsid w:val="000F420E"/>
    <w:rsid w:val="000F56DC"/>
    <w:rsid w:val="000F5B64"/>
    <w:rsid w:val="000F74EA"/>
    <w:rsid w:val="00103084"/>
    <w:rsid w:val="00103D1A"/>
    <w:rsid w:val="00105FBB"/>
    <w:rsid w:val="00106E3B"/>
    <w:rsid w:val="00114423"/>
    <w:rsid w:val="00116187"/>
    <w:rsid w:val="0011665D"/>
    <w:rsid w:val="00121497"/>
    <w:rsid w:val="00121D77"/>
    <w:rsid w:val="001227DE"/>
    <w:rsid w:val="00124200"/>
    <w:rsid w:val="00124381"/>
    <w:rsid w:val="001252AA"/>
    <w:rsid w:val="0012595A"/>
    <w:rsid w:val="0012697C"/>
    <w:rsid w:val="00131A81"/>
    <w:rsid w:val="0013215A"/>
    <w:rsid w:val="0013344A"/>
    <w:rsid w:val="00134C49"/>
    <w:rsid w:val="001406D2"/>
    <w:rsid w:val="00141209"/>
    <w:rsid w:val="001418DD"/>
    <w:rsid w:val="001443E6"/>
    <w:rsid w:val="00144DC3"/>
    <w:rsid w:val="001471AC"/>
    <w:rsid w:val="00147746"/>
    <w:rsid w:val="00152EC2"/>
    <w:rsid w:val="00154882"/>
    <w:rsid w:val="001602D6"/>
    <w:rsid w:val="001609D9"/>
    <w:rsid w:val="001672B7"/>
    <w:rsid w:val="00167BF5"/>
    <w:rsid w:val="00167E3B"/>
    <w:rsid w:val="001708C7"/>
    <w:rsid w:val="00170998"/>
    <w:rsid w:val="00171727"/>
    <w:rsid w:val="00184136"/>
    <w:rsid w:val="001849C3"/>
    <w:rsid w:val="00184D95"/>
    <w:rsid w:val="0019198A"/>
    <w:rsid w:val="00191C5A"/>
    <w:rsid w:val="0019375A"/>
    <w:rsid w:val="00195B45"/>
    <w:rsid w:val="00196A93"/>
    <w:rsid w:val="0019755E"/>
    <w:rsid w:val="001A0684"/>
    <w:rsid w:val="001A0804"/>
    <w:rsid w:val="001A5D8D"/>
    <w:rsid w:val="001B3D60"/>
    <w:rsid w:val="001B3E82"/>
    <w:rsid w:val="001B50FE"/>
    <w:rsid w:val="001C0F85"/>
    <w:rsid w:val="001C171F"/>
    <w:rsid w:val="001C3DD6"/>
    <w:rsid w:val="001C50DB"/>
    <w:rsid w:val="001C6E85"/>
    <w:rsid w:val="001D1A62"/>
    <w:rsid w:val="001D264D"/>
    <w:rsid w:val="001D32DF"/>
    <w:rsid w:val="001D7677"/>
    <w:rsid w:val="001E06F4"/>
    <w:rsid w:val="001E3B61"/>
    <w:rsid w:val="001E3DCC"/>
    <w:rsid w:val="001E659D"/>
    <w:rsid w:val="001E6F0B"/>
    <w:rsid w:val="001E79E4"/>
    <w:rsid w:val="001F1801"/>
    <w:rsid w:val="001F2721"/>
    <w:rsid w:val="001F36A3"/>
    <w:rsid w:val="001F3789"/>
    <w:rsid w:val="001F3CBC"/>
    <w:rsid w:val="001F61A3"/>
    <w:rsid w:val="001F73C4"/>
    <w:rsid w:val="00202C3D"/>
    <w:rsid w:val="0020787E"/>
    <w:rsid w:val="0021297B"/>
    <w:rsid w:val="00212AFE"/>
    <w:rsid w:val="0021339C"/>
    <w:rsid w:val="00215E10"/>
    <w:rsid w:val="00220935"/>
    <w:rsid w:val="00220B61"/>
    <w:rsid w:val="00220EAE"/>
    <w:rsid w:val="002211EA"/>
    <w:rsid w:val="00221714"/>
    <w:rsid w:val="00223A12"/>
    <w:rsid w:val="002240D1"/>
    <w:rsid w:val="00226589"/>
    <w:rsid w:val="00232D13"/>
    <w:rsid w:val="0023587B"/>
    <w:rsid w:val="002413F8"/>
    <w:rsid w:val="00241F19"/>
    <w:rsid w:val="00242C09"/>
    <w:rsid w:val="002430CB"/>
    <w:rsid w:val="00244D53"/>
    <w:rsid w:val="00246444"/>
    <w:rsid w:val="00246E9E"/>
    <w:rsid w:val="002474BA"/>
    <w:rsid w:val="00247DE9"/>
    <w:rsid w:val="00251882"/>
    <w:rsid w:val="00253C80"/>
    <w:rsid w:val="00254330"/>
    <w:rsid w:val="00271B49"/>
    <w:rsid w:val="0027407C"/>
    <w:rsid w:val="00274707"/>
    <w:rsid w:val="00275D11"/>
    <w:rsid w:val="00276736"/>
    <w:rsid w:val="00276E24"/>
    <w:rsid w:val="00277561"/>
    <w:rsid w:val="0028088D"/>
    <w:rsid w:val="002849D2"/>
    <w:rsid w:val="0028763A"/>
    <w:rsid w:val="002913AD"/>
    <w:rsid w:val="00292362"/>
    <w:rsid w:val="00292FF7"/>
    <w:rsid w:val="00294A31"/>
    <w:rsid w:val="00295D31"/>
    <w:rsid w:val="002A4588"/>
    <w:rsid w:val="002B03F1"/>
    <w:rsid w:val="002B3319"/>
    <w:rsid w:val="002B343A"/>
    <w:rsid w:val="002B4378"/>
    <w:rsid w:val="002B45D5"/>
    <w:rsid w:val="002B684C"/>
    <w:rsid w:val="002C14BB"/>
    <w:rsid w:val="002C50B6"/>
    <w:rsid w:val="002C559F"/>
    <w:rsid w:val="002D05CF"/>
    <w:rsid w:val="002D1F7E"/>
    <w:rsid w:val="002D5F31"/>
    <w:rsid w:val="002D6F03"/>
    <w:rsid w:val="002E0BB5"/>
    <w:rsid w:val="002E1FC2"/>
    <w:rsid w:val="002E31CA"/>
    <w:rsid w:val="002E63F3"/>
    <w:rsid w:val="002E6650"/>
    <w:rsid w:val="002E68D9"/>
    <w:rsid w:val="002F41E4"/>
    <w:rsid w:val="002F7908"/>
    <w:rsid w:val="00301C8D"/>
    <w:rsid w:val="00305896"/>
    <w:rsid w:val="003100B3"/>
    <w:rsid w:val="003143D8"/>
    <w:rsid w:val="00314E07"/>
    <w:rsid w:val="00317873"/>
    <w:rsid w:val="00320386"/>
    <w:rsid w:val="00323CC5"/>
    <w:rsid w:val="00326DF4"/>
    <w:rsid w:val="00330861"/>
    <w:rsid w:val="003327C1"/>
    <w:rsid w:val="00334305"/>
    <w:rsid w:val="0033434D"/>
    <w:rsid w:val="00334A45"/>
    <w:rsid w:val="00336620"/>
    <w:rsid w:val="0034246F"/>
    <w:rsid w:val="00343B36"/>
    <w:rsid w:val="00351E18"/>
    <w:rsid w:val="00356050"/>
    <w:rsid w:val="0036197A"/>
    <w:rsid w:val="00362716"/>
    <w:rsid w:val="0036701E"/>
    <w:rsid w:val="003725B6"/>
    <w:rsid w:val="00374488"/>
    <w:rsid w:val="00377DB5"/>
    <w:rsid w:val="00380DC3"/>
    <w:rsid w:val="0038271D"/>
    <w:rsid w:val="00382BC0"/>
    <w:rsid w:val="003843D2"/>
    <w:rsid w:val="00385637"/>
    <w:rsid w:val="00386395"/>
    <w:rsid w:val="00395A44"/>
    <w:rsid w:val="003964B6"/>
    <w:rsid w:val="003A1804"/>
    <w:rsid w:val="003A3DCD"/>
    <w:rsid w:val="003A4641"/>
    <w:rsid w:val="003B033F"/>
    <w:rsid w:val="003B0879"/>
    <w:rsid w:val="003B124B"/>
    <w:rsid w:val="003B2DC5"/>
    <w:rsid w:val="003B38ED"/>
    <w:rsid w:val="003C356E"/>
    <w:rsid w:val="003C7020"/>
    <w:rsid w:val="003C763B"/>
    <w:rsid w:val="003D16BC"/>
    <w:rsid w:val="003E00EC"/>
    <w:rsid w:val="003E0CBF"/>
    <w:rsid w:val="003E22A6"/>
    <w:rsid w:val="003E3132"/>
    <w:rsid w:val="003E3AC1"/>
    <w:rsid w:val="003E6C3A"/>
    <w:rsid w:val="003F0A74"/>
    <w:rsid w:val="003F4B38"/>
    <w:rsid w:val="003F5031"/>
    <w:rsid w:val="003F57AE"/>
    <w:rsid w:val="003F57D0"/>
    <w:rsid w:val="003F6EE3"/>
    <w:rsid w:val="004015BA"/>
    <w:rsid w:val="00401A78"/>
    <w:rsid w:val="004028DB"/>
    <w:rsid w:val="00402972"/>
    <w:rsid w:val="00403C17"/>
    <w:rsid w:val="00405FF8"/>
    <w:rsid w:val="00406BA4"/>
    <w:rsid w:val="00406D18"/>
    <w:rsid w:val="004156E6"/>
    <w:rsid w:val="00417DDF"/>
    <w:rsid w:val="00421260"/>
    <w:rsid w:val="00422CFC"/>
    <w:rsid w:val="00425C55"/>
    <w:rsid w:val="00425CA1"/>
    <w:rsid w:val="00427619"/>
    <w:rsid w:val="00434C4C"/>
    <w:rsid w:val="00443C0D"/>
    <w:rsid w:val="00445ED0"/>
    <w:rsid w:val="0045072C"/>
    <w:rsid w:val="00450EBF"/>
    <w:rsid w:val="004534CD"/>
    <w:rsid w:val="00453B58"/>
    <w:rsid w:val="00454F1F"/>
    <w:rsid w:val="00455407"/>
    <w:rsid w:val="00456852"/>
    <w:rsid w:val="00457241"/>
    <w:rsid w:val="004601DE"/>
    <w:rsid w:val="00460BFA"/>
    <w:rsid w:val="0046315A"/>
    <w:rsid w:val="00463E87"/>
    <w:rsid w:val="004640BB"/>
    <w:rsid w:val="0046547E"/>
    <w:rsid w:val="00466327"/>
    <w:rsid w:val="00466999"/>
    <w:rsid w:val="00472E8E"/>
    <w:rsid w:val="004732AE"/>
    <w:rsid w:val="0048245A"/>
    <w:rsid w:val="00483238"/>
    <w:rsid w:val="00483E48"/>
    <w:rsid w:val="00486392"/>
    <w:rsid w:val="0048710F"/>
    <w:rsid w:val="004907C7"/>
    <w:rsid w:val="00496501"/>
    <w:rsid w:val="004971CD"/>
    <w:rsid w:val="004972D9"/>
    <w:rsid w:val="004A16CE"/>
    <w:rsid w:val="004A1830"/>
    <w:rsid w:val="004A198F"/>
    <w:rsid w:val="004A1F67"/>
    <w:rsid w:val="004A2A7A"/>
    <w:rsid w:val="004A374D"/>
    <w:rsid w:val="004A5A16"/>
    <w:rsid w:val="004B0569"/>
    <w:rsid w:val="004B2B64"/>
    <w:rsid w:val="004B392C"/>
    <w:rsid w:val="004B39E4"/>
    <w:rsid w:val="004B3C76"/>
    <w:rsid w:val="004B7242"/>
    <w:rsid w:val="004C1161"/>
    <w:rsid w:val="004C18B6"/>
    <w:rsid w:val="004C18DE"/>
    <w:rsid w:val="004C4EA8"/>
    <w:rsid w:val="004C51D6"/>
    <w:rsid w:val="004C700C"/>
    <w:rsid w:val="004D5ABD"/>
    <w:rsid w:val="004D5E3A"/>
    <w:rsid w:val="004D6338"/>
    <w:rsid w:val="004E29B3"/>
    <w:rsid w:val="004E32DF"/>
    <w:rsid w:val="004E3945"/>
    <w:rsid w:val="004E6219"/>
    <w:rsid w:val="004E62F2"/>
    <w:rsid w:val="004E648A"/>
    <w:rsid w:val="004E7A7B"/>
    <w:rsid w:val="004F2050"/>
    <w:rsid w:val="004F4076"/>
    <w:rsid w:val="004F4AD6"/>
    <w:rsid w:val="004F4CA3"/>
    <w:rsid w:val="004F4D51"/>
    <w:rsid w:val="00500D42"/>
    <w:rsid w:val="00501210"/>
    <w:rsid w:val="00502C06"/>
    <w:rsid w:val="00502E92"/>
    <w:rsid w:val="00502EB3"/>
    <w:rsid w:val="00505DF5"/>
    <w:rsid w:val="0050763E"/>
    <w:rsid w:val="00507BCE"/>
    <w:rsid w:val="0051009C"/>
    <w:rsid w:val="00521C39"/>
    <w:rsid w:val="00524F24"/>
    <w:rsid w:val="00527114"/>
    <w:rsid w:val="0052773D"/>
    <w:rsid w:val="00530E4D"/>
    <w:rsid w:val="005356FE"/>
    <w:rsid w:val="00537AD5"/>
    <w:rsid w:val="00540D96"/>
    <w:rsid w:val="00541ABF"/>
    <w:rsid w:val="00541CFD"/>
    <w:rsid w:val="005464C7"/>
    <w:rsid w:val="00547069"/>
    <w:rsid w:val="005471A1"/>
    <w:rsid w:val="00550CF7"/>
    <w:rsid w:val="00551019"/>
    <w:rsid w:val="00554828"/>
    <w:rsid w:val="00555C03"/>
    <w:rsid w:val="00556382"/>
    <w:rsid w:val="005601D0"/>
    <w:rsid w:val="0056030A"/>
    <w:rsid w:val="005607D4"/>
    <w:rsid w:val="00563703"/>
    <w:rsid w:val="00564E53"/>
    <w:rsid w:val="0056518D"/>
    <w:rsid w:val="00566B3A"/>
    <w:rsid w:val="00566B8F"/>
    <w:rsid w:val="00567CE1"/>
    <w:rsid w:val="0057006D"/>
    <w:rsid w:val="005704B8"/>
    <w:rsid w:val="00571448"/>
    <w:rsid w:val="00572020"/>
    <w:rsid w:val="00577023"/>
    <w:rsid w:val="00577FD3"/>
    <w:rsid w:val="005811B3"/>
    <w:rsid w:val="005819F3"/>
    <w:rsid w:val="0058262B"/>
    <w:rsid w:val="0058362E"/>
    <w:rsid w:val="0058413A"/>
    <w:rsid w:val="005867E7"/>
    <w:rsid w:val="00590D07"/>
    <w:rsid w:val="005944C3"/>
    <w:rsid w:val="005953E0"/>
    <w:rsid w:val="00595A5B"/>
    <w:rsid w:val="0059716F"/>
    <w:rsid w:val="0059724D"/>
    <w:rsid w:val="005A015E"/>
    <w:rsid w:val="005A1771"/>
    <w:rsid w:val="005A62CF"/>
    <w:rsid w:val="005A6770"/>
    <w:rsid w:val="005A766D"/>
    <w:rsid w:val="005B22F9"/>
    <w:rsid w:val="005B2AB6"/>
    <w:rsid w:val="005B3021"/>
    <w:rsid w:val="005B48AD"/>
    <w:rsid w:val="005B62CB"/>
    <w:rsid w:val="005B6CE5"/>
    <w:rsid w:val="005C0C59"/>
    <w:rsid w:val="005C102A"/>
    <w:rsid w:val="005C12E4"/>
    <w:rsid w:val="005C14A9"/>
    <w:rsid w:val="005C29FD"/>
    <w:rsid w:val="005C7B9C"/>
    <w:rsid w:val="005C7DEC"/>
    <w:rsid w:val="005D3039"/>
    <w:rsid w:val="005D4B94"/>
    <w:rsid w:val="005D510F"/>
    <w:rsid w:val="005D737C"/>
    <w:rsid w:val="005D7F1F"/>
    <w:rsid w:val="005E18A0"/>
    <w:rsid w:val="005E6076"/>
    <w:rsid w:val="005E61E0"/>
    <w:rsid w:val="005E668E"/>
    <w:rsid w:val="005F02D4"/>
    <w:rsid w:val="005F23E1"/>
    <w:rsid w:val="005F24E5"/>
    <w:rsid w:val="005F298E"/>
    <w:rsid w:val="005F471F"/>
    <w:rsid w:val="005F527F"/>
    <w:rsid w:val="006032F5"/>
    <w:rsid w:val="00604A75"/>
    <w:rsid w:val="00604BCA"/>
    <w:rsid w:val="00605F6C"/>
    <w:rsid w:val="00606024"/>
    <w:rsid w:val="006062B8"/>
    <w:rsid w:val="006138DE"/>
    <w:rsid w:val="006156A2"/>
    <w:rsid w:val="00617218"/>
    <w:rsid w:val="0061733B"/>
    <w:rsid w:val="00622A13"/>
    <w:rsid w:val="00622F50"/>
    <w:rsid w:val="0062553B"/>
    <w:rsid w:val="006263EB"/>
    <w:rsid w:val="0063036A"/>
    <w:rsid w:val="00637EC6"/>
    <w:rsid w:val="00640562"/>
    <w:rsid w:val="0065066E"/>
    <w:rsid w:val="006509D2"/>
    <w:rsid w:val="0065157F"/>
    <w:rsid w:val="00654FDD"/>
    <w:rsid w:val="00656205"/>
    <w:rsid w:val="00657593"/>
    <w:rsid w:val="00661941"/>
    <w:rsid w:val="00665C77"/>
    <w:rsid w:val="00670E4C"/>
    <w:rsid w:val="00671AC9"/>
    <w:rsid w:val="00671C33"/>
    <w:rsid w:val="0067221B"/>
    <w:rsid w:val="00675769"/>
    <w:rsid w:val="00675C05"/>
    <w:rsid w:val="0067663C"/>
    <w:rsid w:val="006766CD"/>
    <w:rsid w:val="00676BEA"/>
    <w:rsid w:val="0068193B"/>
    <w:rsid w:val="00681E79"/>
    <w:rsid w:val="006829F1"/>
    <w:rsid w:val="006854F8"/>
    <w:rsid w:val="006900B2"/>
    <w:rsid w:val="00690A7D"/>
    <w:rsid w:val="00693CEF"/>
    <w:rsid w:val="00694DE8"/>
    <w:rsid w:val="00695AA4"/>
    <w:rsid w:val="00695CDD"/>
    <w:rsid w:val="00696E83"/>
    <w:rsid w:val="006A0222"/>
    <w:rsid w:val="006A1B86"/>
    <w:rsid w:val="006A3CE1"/>
    <w:rsid w:val="006A4CEE"/>
    <w:rsid w:val="006A5E57"/>
    <w:rsid w:val="006A5ECC"/>
    <w:rsid w:val="006A5EE5"/>
    <w:rsid w:val="006B6DF6"/>
    <w:rsid w:val="006C18E7"/>
    <w:rsid w:val="006C2FA1"/>
    <w:rsid w:val="006C4CE6"/>
    <w:rsid w:val="006C70EC"/>
    <w:rsid w:val="006D06F0"/>
    <w:rsid w:val="006D13D0"/>
    <w:rsid w:val="006D58EB"/>
    <w:rsid w:val="006D6052"/>
    <w:rsid w:val="006D60BC"/>
    <w:rsid w:val="006E52F5"/>
    <w:rsid w:val="006E54EF"/>
    <w:rsid w:val="006E7AED"/>
    <w:rsid w:val="006F35DA"/>
    <w:rsid w:val="006F3C5A"/>
    <w:rsid w:val="006F4CAE"/>
    <w:rsid w:val="006F53B3"/>
    <w:rsid w:val="0070055F"/>
    <w:rsid w:val="007026D6"/>
    <w:rsid w:val="00703C1F"/>
    <w:rsid w:val="00703EC3"/>
    <w:rsid w:val="00704DB4"/>
    <w:rsid w:val="00705E37"/>
    <w:rsid w:val="00706F02"/>
    <w:rsid w:val="00707471"/>
    <w:rsid w:val="007124D7"/>
    <w:rsid w:val="00712F85"/>
    <w:rsid w:val="007155F7"/>
    <w:rsid w:val="0071581B"/>
    <w:rsid w:val="00716D04"/>
    <w:rsid w:val="00717981"/>
    <w:rsid w:val="00723A03"/>
    <w:rsid w:val="00727B49"/>
    <w:rsid w:val="00732872"/>
    <w:rsid w:val="007335C3"/>
    <w:rsid w:val="007341F7"/>
    <w:rsid w:val="0073533F"/>
    <w:rsid w:val="00736A1C"/>
    <w:rsid w:val="00737206"/>
    <w:rsid w:val="00743563"/>
    <w:rsid w:val="00747B91"/>
    <w:rsid w:val="0075014C"/>
    <w:rsid w:val="00750FD0"/>
    <w:rsid w:val="00752316"/>
    <w:rsid w:val="00754239"/>
    <w:rsid w:val="00754843"/>
    <w:rsid w:val="00755DCB"/>
    <w:rsid w:val="007565FD"/>
    <w:rsid w:val="00756B3F"/>
    <w:rsid w:val="00762349"/>
    <w:rsid w:val="007660CA"/>
    <w:rsid w:val="00771AA0"/>
    <w:rsid w:val="00771E37"/>
    <w:rsid w:val="00772E99"/>
    <w:rsid w:val="0077572A"/>
    <w:rsid w:val="007761B3"/>
    <w:rsid w:val="0077744B"/>
    <w:rsid w:val="00780B0F"/>
    <w:rsid w:val="00784D58"/>
    <w:rsid w:val="00786450"/>
    <w:rsid w:val="00787BBC"/>
    <w:rsid w:val="00787C31"/>
    <w:rsid w:val="00790D2B"/>
    <w:rsid w:val="0079116F"/>
    <w:rsid w:val="007916EF"/>
    <w:rsid w:val="00791EB5"/>
    <w:rsid w:val="007946F2"/>
    <w:rsid w:val="007960D3"/>
    <w:rsid w:val="007962BD"/>
    <w:rsid w:val="007A7054"/>
    <w:rsid w:val="007A7B42"/>
    <w:rsid w:val="007B3D29"/>
    <w:rsid w:val="007B5882"/>
    <w:rsid w:val="007B7904"/>
    <w:rsid w:val="007C2179"/>
    <w:rsid w:val="007C24A3"/>
    <w:rsid w:val="007C51F5"/>
    <w:rsid w:val="007D461E"/>
    <w:rsid w:val="007E048D"/>
    <w:rsid w:val="007E0FEC"/>
    <w:rsid w:val="007E3B00"/>
    <w:rsid w:val="007E73E7"/>
    <w:rsid w:val="007F09AF"/>
    <w:rsid w:val="007F146D"/>
    <w:rsid w:val="007F1BB4"/>
    <w:rsid w:val="007F35ED"/>
    <w:rsid w:val="007F476F"/>
    <w:rsid w:val="007F528D"/>
    <w:rsid w:val="007F58C2"/>
    <w:rsid w:val="008034AA"/>
    <w:rsid w:val="0080363E"/>
    <w:rsid w:val="00807609"/>
    <w:rsid w:val="008147C3"/>
    <w:rsid w:val="0081604B"/>
    <w:rsid w:val="00816E74"/>
    <w:rsid w:val="008252CA"/>
    <w:rsid w:val="00825A96"/>
    <w:rsid w:val="008265EB"/>
    <w:rsid w:val="008273DC"/>
    <w:rsid w:val="00827E7A"/>
    <w:rsid w:val="00830E39"/>
    <w:rsid w:val="00832E94"/>
    <w:rsid w:val="008330CC"/>
    <w:rsid w:val="0083369D"/>
    <w:rsid w:val="00833F8E"/>
    <w:rsid w:val="0083478F"/>
    <w:rsid w:val="00835200"/>
    <w:rsid w:val="008369C7"/>
    <w:rsid w:val="008405D8"/>
    <w:rsid w:val="00842203"/>
    <w:rsid w:val="0084381E"/>
    <w:rsid w:val="00843EF5"/>
    <w:rsid w:val="00844CB9"/>
    <w:rsid w:val="008462D2"/>
    <w:rsid w:val="00847A48"/>
    <w:rsid w:val="00847B28"/>
    <w:rsid w:val="008513B3"/>
    <w:rsid w:val="008525B9"/>
    <w:rsid w:val="00855166"/>
    <w:rsid w:val="00857FDB"/>
    <w:rsid w:val="008601AA"/>
    <w:rsid w:val="0086194B"/>
    <w:rsid w:val="008635FB"/>
    <w:rsid w:val="0086433B"/>
    <w:rsid w:val="00864FFD"/>
    <w:rsid w:val="00865F11"/>
    <w:rsid w:val="0087150B"/>
    <w:rsid w:val="00875318"/>
    <w:rsid w:val="00880E30"/>
    <w:rsid w:val="0088188C"/>
    <w:rsid w:val="00883689"/>
    <w:rsid w:val="00884360"/>
    <w:rsid w:val="008859CD"/>
    <w:rsid w:val="00891452"/>
    <w:rsid w:val="0089199F"/>
    <w:rsid w:val="00894468"/>
    <w:rsid w:val="00896671"/>
    <w:rsid w:val="008A0C0D"/>
    <w:rsid w:val="008A25ED"/>
    <w:rsid w:val="008A3299"/>
    <w:rsid w:val="008A5419"/>
    <w:rsid w:val="008A7678"/>
    <w:rsid w:val="008C0AA3"/>
    <w:rsid w:val="008C0B21"/>
    <w:rsid w:val="008C3280"/>
    <w:rsid w:val="008C3D1A"/>
    <w:rsid w:val="008C4161"/>
    <w:rsid w:val="008C4E5F"/>
    <w:rsid w:val="008C6457"/>
    <w:rsid w:val="008D1A77"/>
    <w:rsid w:val="008D3FA5"/>
    <w:rsid w:val="008D49CC"/>
    <w:rsid w:val="008D5852"/>
    <w:rsid w:val="008D6863"/>
    <w:rsid w:val="008D7CE6"/>
    <w:rsid w:val="008E0261"/>
    <w:rsid w:val="008F201C"/>
    <w:rsid w:val="008F5945"/>
    <w:rsid w:val="008F797E"/>
    <w:rsid w:val="00905E86"/>
    <w:rsid w:val="009067E6"/>
    <w:rsid w:val="009102FA"/>
    <w:rsid w:val="0091350B"/>
    <w:rsid w:val="00914A46"/>
    <w:rsid w:val="009166E3"/>
    <w:rsid w:val="00916F1B"/>
    <w:rsid w:val="009303FB"/>
    <w:rsid w:val="009323E4"/>
    <w:rsid w:val="009323FC"/>
    <w:rsid w:val="0093369B"/>
    <w:rsid w:val="00934530"/>
    <w:rsid w:val="00940E41"/>
    <w:rsid w:val="00950FA8"/>
    <w:rsid w:val="00952FB7"/>
    <w:rsid w:val="00954BDE"/>
    <w:rsid w:val="00954E2A"/>
    <w:rsid w:val="00960586"/>
    <w:rsid w:val="0096652D"/>
    <w:rsid w:val="00973AF3"/>
    <w:rsid w:val="00973F7A"/>
    <w:rsid w:val="00974DDB"/>
    <w:rsid w:val="00982A84"/>
    <w:rsid w:val="009860E4"/>
    <w:rsid w:val="0099086D"/>
    <w:rsid w:val="00992548"/>
    <w:rsid w:val="00992C01"/>
    <w:rsid w:val="009935B1"/>
    <w:rsid w:val="00994253"/>
    <w:rsid w:val="0099443A"/>
    <w:rsid w:val="00995604"/>
    <w:rsid w:val="00996D4D"/>
    <w:rsid w:val="009A3F1E"/>
    <w:rsid w:val="009A5116"/>
    <w:rsid w:val="009A5761"/>
    <w:rsid w:val="009B1073"/>
    <w:rsid w:val="009B1405"/>
    <w:rsid w:val="009B6712"/>
    <w:rsid w:val="009C0336"/>
    <w:rsid w:val="009C1364"/>
    <w:rsid w:val="009C274E"/>
    <w:rsid w:val="009D486A"/>
    <w:rsid w:val="009D625A"/>
    <w:rsid w:val="009E0FA4"/>
    <w:rsid w:val="009E11BB"/>
    <w:rsid w:val="009E3325"/>
    <w:rsid w:val="009E342D"/>
    <w:rsid w:val="009E3CDB"/>
    <w:rsid w:val="009E4ED6"/>
    <w:rsid w:val="009F0FE0"/>
    <w:rsid w:val="009F1877"/>
    <w:rsid w:val="009F33A8"/>
    <w:rsid w:val="009F3D28"/>
    <w:rsid w:val="009F5473"/>
    <w:rsid w:val="009F6CEC"/>
    <w:rsid w:val="00A0154E"/>
    <w:rsid w:val="00A048FD"/>
    <w:rsid w:val="00A0698A"/>
    <w:rsid w:val="00A06FFA"/>
    <w:rsid w:val="00A077A2"/>
    <w:rsid w:val="00A103B8"/>
    <w:rsid w:val="00A10DDD"/>
    <w:rsid w:val="00A11993"/>
    <w:rsid w:val="00A12206"/>
    <w:rsid w:val="00A2258C"/>
    <w:rsid w:val="00A2463B"/>
    <w:rsid w:val="00A312FC"/>
    <w:rsid w:val="00A33E76"/>
    <w:rsid w:val="00A36B32"/>
    <w:rsid w:val="00A41CF9"/>
    <w:rsid w:val="00A41F91"/>
    <w:rsid w:val="00A46CD1"/>
    <w:rsid w:val="00A500D3"/>
    <w:rsid w:val="00A524C9"/>
    <w:rsid w:val="00A53B61"/>
    <w:rsid w:val="00A54115"/>
    <w:rsid w:val="00A5452C"/>
    <w:rsid w:val="00A60753"/>
    <w:rsid w:val="00A62372"/>
    <w:rsid w:val="00A649AD"/>
    <w:rsid w:val="00A66CE6"/>
    <w:rsid w:val="00A71AED"/>
    <w:rsid w:val="00A7500B"/>
    <w:rsid w:val="00A82D24"/>
    <w:rsid w:val="00A8331D"/>
    <w:rsid w:val="00A84AF1"/>
    <w:rsid w:val="00A91FC3"/>
    <w:rsid w:val="00A942CC"/>
    <w:rsid w:val="00AA4236"/>
    <w:rsid w:val="00AA5D60"/>
    <w:rsid w:val="00AB3D96"/>
    <w:rsid w:val="00AB40BC"/>
    <w:rsid w:val="00AB5D12"/>
    <w:rsid w:val="00AB7B1D"/>
    <w:rsid w:val="00AC29CA"/>
    <w:rsid w:val="00AC34FA"/>
    <w:rsid w:val="00AC70DE"/>
    <w:rsid w:val="00AD1784"/>
    <w:rsid w:val="00AE24D5"/>
    <w:rsid w:val="00AE304F"/>
    <w:rsid w:val="00AE3A11"/>
    <w:rsid w:val="00AE51E2"/>
    <w:rsid w:val="00AF3149"/>
    <w:rsid w:val="00AF32B7"/>
    <w:rsid w:val="00AF423C"/>
    <w:rsid w:val="00AF43CA"/>
    <w:rsid w:val="00AF5E76"/>
    <w:rsid w:val="00AF6609"/>
    <w:rsid w:val="00B0118B"/>
    <w:rsid w:val="00B03A80"/>
    <w:rsid w:val="00B066FE"/>
    <w:rsid w:val="00B0685C"/>
    <w:rsid w:val="00B10B17"/>
    <w:rsid w:val="00B14D7C"/>
    <w:rsid w:val="00B26371"/>
    <w:rsid w:val="00B27D6F"/>
    <w:rsid w:val="00B31F52"/>
    <w:rsid w:val="00B32E32"/>
    <w:rsid w:val="00B331AA"/>
    <w:rsid w:val="00B33F39"/>
    <w:rsid w:val="00B40A55"/>
    <w:rsid w:val="00B41967"/>
    <w:rsid w:val="00B44E7E"/>
    <w:rsid w:val="00B53190"/>
    <w:rsid w:val="00B565A3"/>
    <w:rsid w:val="00B572EA"/>
    <w:rsid w:val="00B65B4F"/>
    <w:rsid w:val="00B661BF"/>
    <w:rsid w:val="00B72A8B"/>
    <w:rsid w:val="00B73842"/>
    <w:rsid w:val="00B73DCC"/>
    <w:rsid w:val="00B77292"/>
    <w:rsid w:val="00B83372"/>
    <w:rsid w:val="00B85E89"/>
    <w:rsid w:val="00B8601D"/>
    <w:rsid w:val="00B86B75"/>
    <w:rsid w:val="00B9099F"/>
    <w:rsid w:val="00B94D02"/>
    <w:rsid w:val="00B95442"/>
    <w:rsid w:val="00BA0574"/>
    <w:rsid w:val="00BA0CFF"/>
    <w:rsid w:val="00BA2E09"/>
    <w:rsid w:val="00BA57E5"/>
    <w:rsid w:val="00BA627F"/>
    <w:rsid w:val="00BA689D"/>
    <w:rsid w:val="00BA7BD1"/>
    <w:rsid w:val="00BB0021"/>
    <w:rsid w:val="00BB090A"/>
    <w:rsid w:val="00BB240F"/>
    <w:rsid w:val="00BB2EB3"/>
    <w:rsid w:val="00BB3F4D"/>
    <w:rsid w:val="00BB4BE4"/>
    <w:rsid w:val="00BC2E3E"/>
    <w:rsid w:val="00BC48D5"/>
    <w:rsid w:val="00BC4BE9"/>
    <w:rsid w:val="00BD064D"/>
    <w:rsid w:val="00BD0DA0"/>
    <w:rsid w:val="00BD74B7"/>
    <w:rsid w:val="00BE0D15"/>
    <w:rsid w:val="00BE1E5B"/>
    <w:rsid w:val="00BE2573"/>
    <w:rsid w:val="00BE3AF9"/>
    <w:rsid w:val="00BE49E5"/>
    <w:rsid w:val="00BF01A5"/>
    <w:rsid w:val="00BF1288"/>
    <w:rsid w:val="00BF396C"/>
    <w:rsid w:val="00BF45A7"/>
    <w:rsid w:val="00BF4EAE"/>
    <w:rsid w:val="00C0216C"/>
    <w:rsid w:val="00C03BB7"/>
    <w:rsid w:val="00C04B1E"/>
    <w:rsid w:val="00C05403"/>
    <w:rsid w:val="00C173D1"/>
    <w:rsid w:val="00C21E53"/>
    <w:rsid w:val="00C23985"/>
    <w:rsid w:val="00C24BDB"/>
    <w:rsid w:val="00C30E58"/>
    <w:rsid w:val="00C31E76"/>
    <w:rsid w:val="00C36279"/>
    <w:rsid w:val="00C4121C"/>
    <w:rsid w:val="00C43A0A"/>
    <w:rsid w:val="00C44D58"/>
    <w:rsid w:val="00C46E86"/>
    <w:rsid w:val="00C50016"/>
    <w:rsid w:val="00C52367"/>
    <w:rsid w:val="00C52755"/>
    <w:rsid w:val="00C566CA"/>
    <w:rsid w:val="00C61831"/>
    <w:rsid w:val="00C61B57"/>
    <w:rsid w:val="00C63338"/>
    <w:rsid w:val="00C65822"/>
    <w:rsid w:val="00C6626C"/>
    <w:rsid w:val="00C6632B"/>
    <w:rsid w:val="00C711FD"/>
    <w:rsid w:val="00C71736"/>
    <w:rsid w:val="00C71D25"/>
    <w:rsid w:val="00C71F63"/>
    <w:rsid w:val="00C728D1"/>
    <w:rsid w:val="00C72CBF"/>
    <w:rsid w:val="00C764FF"/>
    <w:rsid w:val="00C76779"/>
    <w:rsid w:val="00C76E9B"/>
    <w:rsid w:val="00C80387"/>
    <w:rsid w:val="00C908F8"/>
    <w:rsid w:val="00C92A98"/>
    <w:rsid w:val="00C934F7"/>
    <w:rsid w:val="00C94441"/>
    <w:rsid w:val="00CA07E5"/>
    <w:rsid w:val="00CA2A6F"/>
    <w:rsid w:val="00CA4BDE"/>
    <w:rsid w:val="00CA5003"/>
    <w:rsid w:val="00CB0BB8"/>
    <w:rsid w:val="00CB3912"/>
    <w:rsid w:val="00CB5CD9"/>
    <w:rsid w:val="00CB6C12"/>
    <w:rsid w:val="00CB72A9"/>
    <w:rsid w:val="00CB7908"/>
    <w:rsid w:val="00CC6F33"/>
    <w:rsid w:val="00CD2D1C"/>
    <w:rsid w:val="00CD39F4"/>
    <w:rsid w:val="00CD3F16"/>
    <w:rsid w:val="00CE2946"/>
    <w:rsid w:val="00CE371C"/>
    <w:rsid w:val="00CE4AFB"/>
    <w:rsid w:val="00CE7F51"/>
    <w:rsid w:val="00D004B5"/>
    <w:rsid w:val="00D006F8"/>
    <w:rsid w:val="00D00CFA"/>
    <w:rsid w:val="00D010BC"/>
    <w:rsid w:val="00D031D6"/>
    <w:rsid w:val="00D04019"/>
    <w:rsid w:val="00D07BA5"/>
    <w:rsid w:val="00D12E4E"/>
    <w:rsid w:val="00D13205"/>
    <w:rsid w:val="00D16420"/>
    <w:rsid w:val="00D1765A"/>
    <w:rsid w:val="00D21585"/>
    <w:rsid w:val="00D22855"/>
    <w:rsid w:val="00D22FD9"/>
    <w:rsid w:val="00D23CCE"/>
    <w:rsid w:val="00D249D6"/>
    <w:rsid w:val="00D24D46"/>
    <w:rsid w:val="00D25845"/>
    <w:rsid w:val="00D275E1"/>
    <w:rsid w:val="00D275F8"/>
    <w:rsid w:val="00D279BA"/>
    <w:rsid w:val="00D32D82"/>
    <w:rsid w:val="00D3379F"/>
    <w:rsid w:val="00D428C3"/>
    <w:rsid w:val="00D42FE6"/>
    <w:rsid w:val="00D4387A"/>
    <w:rsid w:val="00D513B5"/>
    <w:rsid w:val="00D52198"/>
    <w:rsid w:val="00D537E6"/>
    <w:rsid w:val="00D53BD1"/>
    <w:rsid w:val="00D55E1E"/>
    <w:rsid w:val="00D609CD"/>
    <w:rsid w:val="00D63BC6"/>
    <w:rsid w:val="00D656E1"/>
    <w:rsid w:val="00D71D0C"/>
    <w:rsid w:val="00D76FAB"/>
    <w:rsid w:val="00D777F2"/>
    <w:rsid w:val="00D83125"/>
    <w:rsid w:val="00D840D2"/>
    <w:rsid w:val="00D91D6F"/>
    <w:rsid w:val="00D92585"/>
    <w:rsid w:val="00DA0679"/>
    <w:rsid w:val="00DA60A0"/>
    <w:rsid w:val="00DA72ED"/>
    <w:rsid w:val="00DB1945"/>
    <w:rsid w:val="00DB231E"/>
    <w:rsid w:val="00DB42AE"/>
    <w:rsid w:val="00DB56B8"/>
    <w:rsid w:val="00DB7AEE"/>
    <w:rsid w:val="00DC78FE"/>
    <w:rsid w:val="00DD13EE"/>
    <w:rsid w:val="00DD5B8B"/>
    <w:rsid w:val="00DD7C84"/>
    <w:rsid w:val="00DE025E"/>
    <w:rsid w:val="00DE2316"/>
    <w:rsid w:val="00DE45C1"/>
    <w:rsid w:val="00DE5752"/>
    <w:rsid w:val="00DE6326"/>
    <w:rsid w:val="00DE7CDA"/>
    <w:rsid w:val="00DF05D1"/>
    <w:rsid w:val="00DF14C3"/>
    <w:rsid w:val="00DF29A8"/>
    <w:rsid w:val="00DF3B57"/>
    <w:rsid w:val="00DF4F2B"/>
    <w:rsid w:val="00DF5DF4"/>
    <w:rsid w:val="00DF6BA0"/>
    <w:rsid w:val="00E006C9"/>
    <w:rsid w:val="00E01AB0"/>
    <w:rsid w:val="00E042D6"/>
    <w:rsid w:val="00E06AF8"/>
    <w:rsid w:val="00E10426"/>
    <w:rsid w:val="00E107A6"/>
    <w:rsid w:val="00E1432E"/>
    <w:rsid w:val="00E155D8"/>
    <w:rsid w:val="00E166BB"/>
    <w:rsid w:val="00E16D27"/>
    <w:rsid w:val="00E17AE7"/>
    <w:rsid w:val="00E17BAF"/>
    <w:rsid w:val="00E2072E"/>
    <w:rsid w:val="00E309FE"/>
    <w:rsid w:val="00E315A3"/>
    <w:rsid w:val="00E32BFF"/>
    <w:rsid w:val="00E33795"/>
    <w:rsid w:val="00E33D83"/>
    <w:rsid w:val="00E3663B"/>
    <w:rsid w:val="00E4019B"/>
    <w:rsid w:val="00E40935"/>
    <w:rsid w:val="00E41474"/>
    <w:rsid w:val="00E41D2C"/>
    <w:rsid w:val="00E44136"/>
    <w:rsid w:val="00E4549C"/>
    <w:rsid w:val="00E461AC"/>
    <w:rsid w:val="00E46FFF"/>
    <w:rsid w:val="00E505B4"/>
    <w:rsid w:val="00E5207C"/>
    <w:rsid w:val="00E523BA"/>
    <w:rsid w:val="00E57981"/>
    <w:rsid w:val="00E61110"/>
    <w:rsid w:val="00E6155A"/>
    <w:rsid w:val="00E62414"/>
    <w:rsid w:val="00E6248D"/>
    <w:rsid w:val="00E6407E"/>
    <w:rsid w:val="00E65762"/>
    <w:rsid w:val="00E65ED9"/>
    <w:rsid w:val="00E67998"/>
    <w:rsid w:val="00E70CF4"/>
    <w:rsid w:val="00E72B41"/>
    <w:rsid w:val="00E73123"/>
    <w:rsid w:val="00E73C87"/>
    <w:rsid w:val="00E76BCC"/>
    <w:rsid w:val="00E77281"/>
    <w:rsid w:val="00E82775"/>
    <w:rsid w:val="00E82E4C"/>
    <w:rsid w:val="00E833DA"/>
    <w:rsid w:val="00E83AF6"/>
    <w:rsid w:val="00E844FD"/>
    <w:rsid w:val="00E848B0"/>
    <w:rsid w:val="00E84DB6"/>
    <w:rsid w:val="00E91E16"/>
    <w:rsid w:val="00E948E8"/>
    <w:rsid w:val="00EA0299"/>
    <w:rsid w:val="00EA0EFA"/>
    <w:rsid w:val="00EA1319"/>
    <w:rsid w:val="00EA2008"/>
    <w:rsid w:val="00EA415A"/>
    <w:rsid w:val="00EA6D43"/>
    <w:rsid w:val="00EA7384"/>
    <w:rsid w:val="00EB0318"/>
    <w:rsid w:val="00EB0E54"/>
    <w:rsid w:val="00EB3260"/>
    <w:rsid w:val="00EB3ED3"/>
    <w:rsid w:val="00EB4AB8"/>
    <w:rsid w:val="00EB7308"/>
    <w:rsid w:val="00EB7DCC"/>
    <w:rsid w:val="00EC219E"/>
    <w:rsid w:val="00EC2676"/>
    <w:rsid w:val="00EC3F14"/>
    <w:rsid w:val="00EC486B"/>
    <w:rsid w:val="00EC52CC"/>
    <w:rsid w:val="00EC7713"/>
    <w:rsid w:val="00ED2190"/>
    <w:rsid w:val="00ED3A99"/>
    <w:rsid w:val="00ED7812"/>
    <w:rsid w:val="00EE07F9"/>
    <w:rsid w:val="00EE4D77"/>
    <w:rsid w:val="00EE4F7E"/>
    <w:rsid w:val="00EF3821"/>
    <w:rsid w:val="00EF5892"/>
    <w:rsid w:val="00F004FB"/>
    <w:rsid w:val="00F00C90"/>
    <w:rsid w:val="00F02B07"/>
    <w:rsid w:val="00F04FDF"/>
    <w:rsid w:val="00F05C58"/>
    <w:rsid w:val="00F13233"/>
    <w:rsid w:val="00F13E3D"/>
    <w:rsid w:val="00F14D8C"/>
    <w:rsid w:val="00F229D4"/>
    <w:rsid w:val="00F26084"/>
    <w:rsid w:val="00F265B7"/>
    <w:rsid w:val="00F275B4"/>
    <w:rsid w:val="00F325A8"/>
    <w:rsid w:val="00F3337D"/>
    <w:rsid w:val="00F334B4"/>
    <w:rsid w:val="00F341B9"/>
    <w:rsid w:val="00F36AE6"/>
    <w:rsid w:val="00F3742B"/>
    <w:rsid w:val="00F4232D"/>
    <w:rsid w:val="00F43E94"/>
    <w:rsid w:val="00F44203"/>
    <w:rsid w:val="00F45891"/>
    <w:rsid w:val="00F4674A"/>
    <w:rsid w:val="00F46A83"/>
    <w:rsid w:val="00F473A7"/>
    <w:rsid w:val="00F47408"/>
    <w:rsid w:val="00F522EB"/>
    <w:rsid w:val="00F525C0"/>
    <w:rsid w:val="00F5294A"/>
    <w:rsid w:val="00F52CAC"/>
    <w:rsid w:val="00F53C94"/>
    <w:rsid w:val="00F57723"/>
    <w:rsid w:val="00F577B4"/>
    <w:rsid w:val="00F6533C"/>
    <w:rsid w:val="00F65B3D"/>
    <w:rsid w:val="00F65B6D"/>
    <w:rsid w:val="00F65C57"/>
    <w:rsid w:val="00F665F3"/>
    <w:rsid w:val="00F6778D"/>
    <w:rsid w:val="00F7197C"/>
    <w:rsid w:val="00F72E9D"/>
    <w:rsid w:val="00F737CC"/>
    <w:rsid w:val="00F747BA"/>
    <w:rsid w:val="00F83070"/>
    <w:rsid w:val="00F8404B"/>
    <w:rsid w:val="00F84C7D"/>
    <w:rsid w:val="00F85841"/>
    <w:rsid w:val="00F91727"/>
    <w:rsid w:val="00F9604F"/>
    <w:rsid w:val="00F9689F"/>
    <w:rsid w:val="00F97974"/>
    <w:rsid w:val="00FA04EA"/>
    <w:rsid w:val="00FA1371"/>
    <w:rsid w:val="00FA1E16"/>
    <w:rsid w:val="00FA3ADB"/>
    <w:rsid w:val="00FA4509"/>
    <w:rsid w:val="00FA6D59"/>
    <w:rsid w:val="00FB020C"/>
    <w:rsid w:val="00FB3B10"/>
    <w:rsid w:val="00FB3E7C"/>
    <w:rsid w:val="00FB4FE3"/>
    <w:rsid w:val="00FC124D"/>
    <w:rsid w:val="00FC339E"/>
    <w:rsid w:val="00FC3C7C"/>
    <w:rsid w:val="00FC430E"/>
    <w:rsid w:val="00FD16C9"/>
    <w:rsid w:val="00FD2A5E"/>
    <w:rsid w:val="00FD6259"/>
    <w:rsid w:val="00FD7007"/>
    <w:rsid w:val="00FE13BF"/>
    <w:rsid w:val="00FE7455"/>
    <w:rsid w:val="00FF1C4C"/>
    <w:rsid w:val="00FF1E28"/>
    <w:rsid w:val="00FF39EB"/>
    <w:rsid w:val="00FF5DA2"/>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583792"/>
  <w15:docId w15:val="{DC92EF8F-443C-4FEE-947D-99E3A8B48F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uiPriority="60"/>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link w:val="TextonotapieCar"/>
    <w:uiPriority w:val="9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 w:type="paragraph" w:styleId="Encabezado">
    <w:name w:val="header"/>
    <w:basedOn w:val="Normal"/>
    <w:link w:val="EncabezadoCar"/>
    <w:unhideWhenUsed/>
    <w:rsid w:val="00F53C94"/>
    <w:pPr>
      <w:tabs>
        <w:tab w:val="center" w:pos="4419"/>
        <w:tab w:val="right" w:pos="8838"/>
      </w:tabs>
      <w:spacing w:line="240" w:lineRule="auto"/>
    </w:pPr>
  </w:style>
  <w:style w:type="character" w:customStyle="1" w:styleId="EncabezadoCar">
    <w:name w:val="Encabezado Car"/>
    <w:basedOn w:val="Fuentedeprrafopredeter"/>
    <w:link w:val="Encabezado"/>
    <w:rsid w:val="00F53C94"/>
    <w:rPr>
      <w:sz w:val="24"/>
      <w:szCs w:val="24"/>
    </w:rPr>
  </w:style>
  <w:style w:type="paragraph" w:styleId="Piedepgina">
    <w:name w:val="footer"/>
    <w:basedOn w:val="Normal"/>
    <w:link w:val="PiedepginaCar"/>
    <w:unhideWhenUsed/>
    <w:rsid w:val="00F53C94"/>
    <w:pPr>
      <w:tabs>
        <w:tab w:val="center" w:pos="4419"/>
        <w:tab w:val="right" w:pos="8838"/>
      </w:tabs>
      <w:spacing w:line="240" w:lineRule="auto"/>
    </w:pPr>
  </w:style>
  <w:style w:type="character" w:customStyle="1" w:styleId="PiedepginaCar">
    <w:name w:val="Pie de página Car"/>
    <w:basedOn w:val="Fuentedeprrafopredeter"/>
    <w:link w:val="Piedepgina"/>
    <w:rsid w:val="00F53C94"/>
    <w:rPr>
      <w:sz w:val="24"/>
      <w:szCs w:val="24"/>
    </w:rPr>
  </w:style>
  <w:style w:type="table" w:styleId="Tablaconcuadrcula">
    <w:name w:val="Table Grid"/>
    <w:basedOn w:val="Tablanormal"/>
    <w:rsid w:val="00BF45A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lt-edited">
    <w:name w:val="alt-edited"/>
    <w:basedOn w:val="Fuentedeprrafopredeter"/>
    <w:rsid w:val="00E33795"/>
  </w:style>
  <w:style w:type="character" w:styleId="Textoennegrita">
    <w:name w:val="Strong"/>
    <w:basedOn w:val="Fuentedeprrafopredeter"/>
    <w:uiPriority w:val="22"/>
    <w:qFormat/>
    <w:rsid w:val="00BE1E5B"/>
    <w:rPr>
      <w:b/>
      <w:bCs/>
    </w:rPr>
  </w:style>
  <w:style w:type="character" w:customStyle="1" w:styleId="TextoindependienteCar">
    <w:name w:val="Texto independiente Car"/>
    <w:basedOn w:val="Fuentedeprrafopredeter"/>
    <w:link w:val="Textoindependiente"/>
    <w:rsid w:val="00736A1C"/>
    <w:rPr>
      <w:sz w:val="24"/>
      <w:szCs w:val="24"/>
    </w:rPr>
  </w:style>
  <w:style w:type="table" w:styleId="Cuadrculadetablaclara">
    <w:name w:val="Grid Table Light"/>
    <w:basedOn w:val="Tablanormal"/>
    <w:rsid w:val="005B22F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3">
    <w:name w:val="Plain Table 3"/>
    <w:basedOn w:val="Tablanormal"/>
    <w:rsid w:val="005B22F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DecimalAligned">
    <w:name w:val="Decimal Aligned"/>
    <w:basedOn w:val="Normal"/>
    <w:uiPriority w:val="40"/>
    <w:qFormat/>
    <w:rsid w:val="00595A5B"/>
    <w:pPr>
      <w:tabs>
        <w:tab w:val="decimal" w:pos="360"/>
      </w:tabs>
      <w:spacing w:after="200" w:line="276" w:lineRule="auto"/>
    </w:pPr>
    <w:rPr>
      <w:rFonts w:asciiTheme="minorHAnsi" w:eastAsiaTheme="minorEastAsia" w:hAnsiTheme="minorHAnsi"/>
      <w:sz w:val="22"/>
      <w:szCs w:val="22"/>
    </w:rPr>
  </w:style>
  <w:style w:type="character" w:customStyle="1" w:styleId="TextonotapieCar">
    <w:name w:val="Texto nota pie Car"/>
    <w:basedOn w:val="Fuentedeprrafopredeter"/>
    <w:link w:val="Textonotapie"/>
    <w:uiPriority w:val="99"/>
    <w:rsid w:val="00595A5B"/>
    <w:rPr>
      <w:sz w:val="24"/>
      <w:szCs w:val="24"/>
    </w:rPr>
  </w:style>
  <w:style w:type="character" w:styleId="nfasissutil">
    <w:name w:val="Subtle Emphasis"/>
    <w:basedOn w:val="Fuentedeprrafopredeter"/>
    <w:uiPriority w:val="19"/>
    <w:qFormat/>
    <w:rsid w:val="00595A5B"/>
    <w:rPr>
      <w:i/>
      <w:iCs/>
    </w:rPr>
  </w:style>
  <w:style w:type="table" w:styleId="Sombreadoclaro-nfasis1">
    <w:name w:val="Light Shading Accent 1"/>
    <w:basedOn w:val="Tablanormal"/>
    <w:uiPriority w:val="60"/>
    <w:rsid w:val="00595A5B"/>
    <w:rPr>
      <w:rFonts w:asciiTheme="minorHAnsi" w:eastAsiaTheme="minorEastAsia" w:hAnsiTheme="minorHAnsi" w:cstheme="minorBidi"/>
      <w:color w:val="365F91" w:themeColor="accent1" w:themeShade="BF"/>
      <w:sz w:val="22"/>
      <w:szCs w:val="22"/>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tagtrans">
    <w:name w:val="tag_trans"/>
    <w:basedOn w:val="Fuentedeprrafopredeter"/>
    <w:rsid w:val="000140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8361705">
      <w:bodyDiv w:val="1"/>
      <w:marLeft w:val="0"/>
      <w:marRight w:val="0"/>
      <w:marTop w:val="0"/>
      <w:marBottom w:val="0"/>
      <w:divBdr>
        <w:top w:val="none" w:sz="0" w:space="0" w:color="auto"/>
        <w:left w:val="none" w:sz="0" w:space="0" w:color="auto"/>
        <w:bottom w:val="none" w:sz="0" w:space="0" w:color="auto"/>
        <w:right w:val="none" w:sz="0" w:space="0" w:color="auto"/>
      </w:divBdr>
    </w:div>
    <w:div w:id="33501353">
      <w:bodyDiv w:val="1"/>
      <w:marLeft w:val="0"/>
      <w:marRight w:val="0"/>
      <w:marTop w:val="0"/>
      <w:marBottom w:val="0"/>
      <w:divBdr>
        <w:top w:val="none" w:sz="0" w:space="0" w:color="auto"/>
        <w:left w:val="none" w:sz="0" w:space="0" w:color="auto"/>
        <w:bottom w:val="none" w:sz="0" w:space="0" w:color="auto"/>
        <w:right w:val="none" w:sz="0" w:space="0" w:color="auto"/>
      </w:divBdr>
      <w:divsChild>
        <w:div w:id="1453086701">
          <w:marLeft w:val="0"/>
          <w:marRight w:val="0"/>
          <w:marTop w:val="0"/>
          <w:marBottom w:val="0"/>
          <w:divBdr>
            <w:top w:val="none" w:sz="0" w:space="0" w:color="auto"/>
            <w:left w:val="none" w:sz="0" w:space="0" w:color="auto"/>
            <w:bottom w:val="none" w:sz="0" w:space="0" w:color="auto"/>
            <w:right w:val="none" w:sz="0" w:space="0" w:color="auto"/>
          </w:divBdr>
          <w:divsChild>
            <w:div w:id="1800024853">
              <w:marLeft w:val="0"/>
              <w:marRight w:val="0"/>
              <w:marTop w:val="0"/>
              <w:marBottom w:val="0"/>
              <w:divBdr>
                <w:top w:val="none" w:sz="0" w:space="0" w:color="auto"/>
                <w:left w:val="none" w:sz="0" w:space="0" w:color="auto"/>
                <w:bottom w:val="none" w:sz="0" w:space="0" w:color="auto"/>
                <w:right w:val="none" w:sz="0" w:space="0" w:color="auto"/>
              </w:divBdr>
            </w:div>
            <w:div w:id="1277181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16620">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14370000">
      <w:bodyDiv w:val="1"/>
      <w:marLeft w:val="0"/>
      <w:marRight w:val="0"/>
      <w:marTop w:val="0"/>
      <w:marBottom w:val="0"/>
      <w:divBdr>
        <w:top w:val="none" w:sz="0" w:space="0" w:color="auto"/>
        <w:left w:val="none" w:sz="0" w:space="0" w:color="auto"/>
        <w:bottom w:val="none" w:sz="0" w:space="0" w:color="auto"/>
        <w:right w:val="none" w:sz="0" w:space="0" w:color="auto"/>
      </w:divBdr>
    </w:div>
    <w:div w:id="128863231">
      <w:bodyDiv w:val="1"/>
      <w:marLeft w:val="0"/>
      <w:marRight w:val="0"/>
      <w:marTop w:val="0"/>
      <w:marBottom w:val="0"/>
      <w:divBdr>
        <w:top w:val="none" w:sz="0" w:space="0" w:color="auto"/>
        <w:left w:val="none" w:sz="0" w:space="0" w:color="auto"/>
        <w:bottom w:val="none" w:sz="0" w:space="0" w:color="auto"/>
        <w:right w:val="none" w:sz="0" w:space="0" w:color="auto"/>
      </w:divBdr>
    </w:div>
    <w:div w:id="133566288">
      <w:bodyDiv w:val="1"/>
      <w:marLeft w:val="0"/>
      <w:marRight w:val="0"/>
      <w:marTop w:val="0"/>
      <w:marBottom w:val="0"/>
      <w:divBdr>
        <w:top w:val="none" w:sz="0" w:space="0" w:color="auto"/>
        <w:left w:val="none" w:sz="0" w:space="0" w:color="auto"/>
        <w:bottom w:val="none" w:sz="0" w:space="0" w:color="auto"/>
        <w:right w:val="none" w:sz="0" w:space="0" w:color="auto"/>
      </w:divBdr>
      <w:divsChild>
        <w:div w:id="2094933385">
          <w:marLeft w:val="0"/>
          <w:marRight w:val="0"/>
          <w:marTop w:val="0"/>
          <w:marBottom w:val="0"/>
          <w:divBdr>
            <w:top w:val="none" w:sz="0" w:space="0" w:color="auto"/>
            <w:left w:val="none" w:sz="0" w:space="0" w:color="auto"/>
            <w:bottom w:val="none" w:sz="0" w:space="0" w:color="auto"/>
            <w:right w:val="none" w:sz="0" w:space="0" w:color="auto"/>
          </w:divBdr>
          <w:divsChild>
            <w:div w:id="1153762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345653">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268464578">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346061831">
      <w:bodyDiv w:val="1"/>
      <w:marLeft w:val="0"/>
      <w:marRight w:val="0"/>
      <w:marTop w:val="0"/>
      <w:marBottom w:val="0"/>
      <w:divBdr>
        <w:top w:val="none" w:sz="0" w:space="0" w:color="auto"/>
        <w:left w:val="none" w:sz="0" w:space="0" w:color="auto"/>
        <w:bottom w:val="none" w:sz="0" w:space="0" w:color="auto"/>
        <w:right w:val="none" w:sz="0" w:space="0" w:color="auto"/>
      </w:divBdr>
      <w:divsChild>
        <w:div w:id="1185486653">
          <w:marLeft w:val="0"/>
          <w:marRight w:val="0"/>
          <w:marTop w:val="0"/>
          <w:marBottom w:val="0"/>
          <w:divBdr>
            <w:top w:val="none" w:sz="0" w:space="0" w:color="auto"/>
            <w:left w:val="none" w:sz="0" w:space="0" w:color="auto"/>
            <w:bottom w:val="none" w:sz="0" w:space="0" w:color="auto"/>
            <w:right w:val="none" w:sz="0" w:space="0" w:color="auto"/>
          </w:divBdr>
        </w:div>
      </w:divsChild>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660622200">
      <w:bodyDiv w:val="1"/>
      <w:marLeft w:val="0"/>
      <w:marRight w:val="0"/>
      <w:marTop w:val="0"/>
      <w:marBottom w:val="0"/>
      <w:divBdr>
        <w:top w:val="none" w:sz="0" w:space="0" w:color="auto"/>
        <w:left w:val="none" w:sz="0" w:space="0" w:color="auto"/>
        <w:bottom w:val="none" w:sz="0" w:space="0" w:color="auto"/>
        <w:right w:val="none" w:sz="0" w:space="0" w:color="auto"/>
      </w:divBdr>
    </w:div>
    <w:div w:id="703945373">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44898029">
      <w:bodyDiv w:val="1"/>
      <w:marLeft w:val="0"/>
      <w:marRight w:val="0"/>
      <w:marTop w:val="0"/>
      <w:marBottom w:val="0"/>
      <w:divBdr>
        <w:top w:val="none" w:sz="0" w:space="0" w:color="auto"/>
        <w:left w:val="none" w:sz="0" w:space="0" w:color="auto"/>
        <w:bottom w:val="none" w:sz="0" w:space="0" w:color="auto"/>
        <w:right w:val="none" w:sz="0" w:space="0" w:color="auto"/>
      </w:divBdr>
      <w:divsChild>
        <w:div w:id="1767381452">
          <w:marLeft w:val="0"/>
          <w:marRight w:val="0"/>
          <w:marTop w:val="0"/>
          <w:marBottom w:val="0"/>
          <w:divBdr>
            <w:top w:val="none" w:sz="0" w:space="0" w:color="auto"/>
            <w:left w:val="none" w:sz="0" w:space="0" w:color="auto"/>
            <w:bottom w:val="none" w:sz="0" w:space="0" w:color="auto"/>
            <w:right w:val="none" w:sz="0" w:space="0" w:color="auto"/>
          </w:divBdr>
        </w:div>
      </w:divsChild>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01719293">
      <w:bodyDiv w:val="1"/>
      <w:marLeft w:val="0"/>
      <w:marRight w:val="0"/>
      <w:marTop w:val="0"/>
      <w:marBottom w:val="0"/>
      <w:divBdr>
        <w:top w:val="none" w:sz="0" w:space="0" w:color="auto"/>
        <w:left w:val="none" w:sz="0" w:space="0" w:color="auto"/>
        <w:bottom w:val="none" w:sz="0" w:space="0" w:color="auto"/>
        <w:right w:val="none" w:sz="0" w:space="0" w:color="auto"/>
      </w:divBdr>
      <w:divsChild>
        <w:div w:id="2130316073">
          <w:marLeft w:val="0"/>
          <w:marRight w:val="0"/>
          <w:marTop w:val="0"/>
          <w:marBottom w:val="0"/>
          <w:divBdr>
            <w:top w:val="none" w:sz="0" w:space="0" w:color="auto"/>
            <w:left w:val="none" w:sz="0" w:space="0" w:color="auto"/>
            <w:bottom w:val="none" w:sz="0" w:space="0" w:color="auto"/>
            <w:right w:val="none" w:sz="0" w:space="0" w:color="auto"/>
          </w:divBdr>
          <w:divsChild>
            <w:div w:id="1786657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146189">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019160783">
      <w:bodyDiv w:val="1"/>
      <w:marLeft w:val="0"/>
      <w:marRight w:val="0"/>
      <w:marTop w:val="0"/>
      <w:marBottom w:val="0"/>
      <w:divBdr>
        <w:top w:val="none" w:sz="0" w:space="0" w:color="auto"/>
        <w:left w:val="none" w:sz="0" w:space="0" w:color="auto"/>
        <w:bottom w:val="none" w:sz="0" w:space="0" w:color="auto"/>
        <w:right w:val="none" w:sz="0" w:space="0" w:color="auto"/>
      </w:divBdr>
    </w:div>
    <w:div w:id="1026831678">
      <w:bodyDiv w:val="1"/>
      <w:marLeft w:val="0"/>
      <w:marRight w:val="0"/>
      <w:marTop w:val="0"/>
      <w:marBottom w:val="0"/>
      <w:divBdr>
        <w:top w:val="none" w:sz="0" w:space="0" w:color="auto"/>
        <w:left w:val="none" w:sz="0" w:space="0" w:color="auto"/>
        <w:bottom w:val="none" w:sz="0" w:space="0" w:color="auto"/>
        <w:right w:val="none" w:sz="0" w:space="0" w:color="auto"/>
      </w:divBdr>
      <w:divsChild>
        <w:div w:id="2029138899">
          <w:marLeft w:val="0"/>
          <w:marRight w:val="0"/>
          <w:marTop w:val="0"/>
          <w:marBottom w:val="0"/>
          <w:divBdr>
            <w:top w:val="none" w:sz="0" w:space="0" w:color="auto"/>
            <w:left w:val="none" w:sz="0" w:space="0" w:color="auto"/>
            <w:bottom w:val="none" w:sz="0" w:space="0" w:color="auto"/>
            <w:right w:val="none" w:sz="0" w:space="0" w:color="auto"/>
          </w:divBdr>
        </w:div>
        <w:div w:id="1309163769">
          <w:marLeft w:val="0"/>
          <w:marRight w:val="0"/>
          <w:marTop w:val="0"/>
          <w:marBottom w:val="0"/>
          <w:divBdr>
            <w:top w:val="none" w:sz="0" w:space="0" w:color="auto"/>
            <w:left w:val="none" w:sz="0" w:space="0" w:color="auto"/>
            <w:bottom w:val="none" w:sz="0" w:space="0" w:color="auto"/>
            <w:right w:val="none" w:sz="0" w:space="0" w:color="auto"/>
          </w:divBdr>
        </w:div>
      </w:divsChild>
    </w:div>
    <w:div w:id="1082945630">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57645869">
      <w:bodyDiv w:val="1"/>
      <w:marLeft w:val="0"/>
      <w:marRight w:val="0"/>
      <w:marTop w:val="0"/>
      <w:marBottom w:val="0"/>
      <w:divBdr>
        <w:top w:val="none" w:sz="0" w:space="0" w:color="auto"/>
        <w:left w:val="none" w:sz="0" w:space="0" w:color="auto"/>
        <w:bottom w:val="none" w:sz="0" w:space="0" w:color="auto"/>
        <w:right w:val="none" w:sz="0" w:space="0" w:color="auto"/>
      </w:divBdr>
    </w:div>
    <w:div w:id="1160460023">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76918984">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56613266">
      <w:bodyDiv w:val="1"/>
      <w:marLeft w:val="0"/>
      <w:marRight w:val="0"/>
      <w:marTop w:val="0"/>
      <w:marBottom w:val="0"/>
      <w:divBdr>
        <w:top w:val="none" w:sz="0" w:space="0" w:color="auto"/>
        <w:left w:val="none" w:sz="0" w:space="0" w:color="auto"/>
        <w:bottom w:val="none" w:sz="0" w:space="0" w:color="auto"/>
        <w:right w:val="none" w:sz="0" w:space="0" w:color="auto"/>
      </w:divBdr>
      <w:divsChild>
        <w:div w:id="321012256">
          <w:marLeft w:val="0"/>
          <w:marRight w:val="0"/>
          <w:marTop w:val="0"/>
          <w:marBottom w:val="0"/>
          <w:divBdr>
            <w:top w:val="none" w:sz="0" w:space="0" w:color="auto"/>
            <w:left w:val="none" w:sz="0" w:space="0" w:color="auto"/>
            <w:bottom w:val="none" w:sz="0" w:space="0" w:color="auto"/>
            <w:right w:val="none" w:sz="0" w:space="0" w:color="auto"/>
          </w:divBdr>
          <w:divsChild>
            <w:div w:id="843594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223182">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398551391">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24958749">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477523888">
      <w:bodyDiv w:val="1"/>
      <w:marLeft w:val="0"/>
      <w:marRight w:val="0"/>
      <w:marTop w:val="0"/>
      <w:marBottom w:val="0"/>
      <w:divBdr>
        <w:top w:val="none" w:sz="0" w:space="0" w:color="auto"/>
        <w:left w:val="none" w:sz="0" w:space="0" w:color="auto"/>
        <w:bottom w:val="none" w:sz="0" w:space="0" w:color="auto"/>
        <w:right w:val="none" w:sz="0" w:space="0" w:color="auto"/>
      </w:divBdr>
    </w:div>
    <w:div w:id="1495338920">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515341235">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638874350">
      <w:bodyDiv w:val="1"/>
      <w:marLeft w:val="0"/>
      <w:marRight w:val="0"/>
      <w:marTop w:val="0"/>
      <w:marBottom w:val="0"/>
      <w:divBdr>
        <w:top w:val="none" w:sz="0" w:space="0" w:color="auto"/>
        <w:left w:val="none" w:sz="0" w:space="0" w:color="auto"/>
        <w:bottom w:val="none" w:sz="0" w:space="0" w:color="auto"/>
        <w:right w:val="none" w:sz="0" w:space="0" w:color="auto"/>
      </w:divBdr>
      <w:divsChild>
        <w:div w:id="728040595">
          <w:marLeft w:val="0"/>
          <w:marRight w:val="0"/>
          <w:marTop w:val="0"/>
          <w:marBottom w:val="0"/>
          <w:divBdr>
            <w:top w:val="none" w:sz="0" w:space="0" w:color="auto"/>
            <w:left w:val="none" w:sz="0" w:space="0" w:color="auto"/>
            <w:bottom w:val="none" w:sz="0" w:space="0" w:color="auto"/>
            <w:right w:val="none" w:sz="0" w:space="0" w:color="auto"/>
          </w:divBdr>
        </w:div>
        <w:div w:id="1946883933">
          <w:marLeft w:val="0"/>
          <w:marRight w:val="0"/>
          <w:marTop w:val="0"/>
          <w:marBottom w:val="0"/>
          <w:divBdr>
            <w:top w:val="none" w:sz="0" w:space="0" w:color="auto"/>
            <w:left w:val="none" w:sz="0" w:space="0" w:color="auto"/>
            <w:bottom w:val="none" w:sz="0" w:space="0" w:color="auto"/>
            <w:right w:val="none" w:sz="0" w:space="0" w:color="auto"/>
          </w:divBdr>
        </w:div>
      </w:divsChild>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714428778">
      <w:bodyDiv w:val="1"/>
      <w:marLeft w:val="0"/>
      <w:marRight w:val="0"/>
      <w:marTop w:val="0"/>
      <w:marBottom w:val="0"/>
      <w:divBdr>
        <w:top w:val="none" w:sz="0" w:space="0" w:color="auto"/>
        <w:left w:val="none" w:sz="0" w:space="0" w:color="auto"/>
        <w:bottom w:val="none" w:sz="0" w:space="0" w:color="auto"/>
        <w:right w:val="none" w:sz="0" w:space="0" w:color="auto"/>
      </w:divBdr>
    </w:div>
    <w:div w:id="1758013646">
      <w:bodyDiv w:val="1"/>
      <w:marLeft w:val="0"/>
      <w:marRight w:val="0"/>
      <w:marTop w:val="0"/>
      <w:marBottom w:val="0"/>
      <w:divBdr>
        <w:top w:val="none" w:sz="0" w:space="0" w:color="auto"/>
        <w:left w:val="none" w:sz="0" w:space="0" w:color="auto"/>
        <w:bottom w:val="none" w:sz="0" w:space="0" w:color="auto"/>
        <w:right w:val="none" w:sz="0" w:space="0" w:color="auto"/>
      </w:divBdr>
      <w:divsChild>
        <w:div w:id="1019770964">
          <w:marLeft w:val="0"/>
          <w:marRight w:val="0"/>
          <w:marTop w:val="0"/>
          <w:marBottom w:val="0"/>
          <w:divBdr>
            <w:top w:val="none" w:sz="0" w:space="0" w:color="auto"/>
            <w:left w:val="none" w:sz="0" w:space="0" w:color="auto"/>
            <w:bottom w:val="none" w:sz="0" w:space="0" w:color="auto"/>
            <w:right w:val="none" w:sz="0" w:space="0" w:color="auto"/>
          </w:divBdr>
          <w:divsChild>
            <w:div w:id="166369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2948242">
      <w:bodyDiv w:val="1"/>
      <w:marLeft w:val="0"/>
      <w:marRight w:val="0"/>
      <w:marTop w:val="0"/>
      <w:marBottom w:val="0"/>
      <w:divBdr>
        <w:top w:val="none" w:sz="0" w:space="0" w:color="auto"/>
        <w:left w:val="none" w:sz="0" w:space="0" w:color="auto"/>
        <w:bottom w:val="none" w:sz="0" w:space="0" w:color="auto"/>
        <w:right w:val="none" w:sz="0" w:space="0" w:color="auto"/>
      </w:divBdr>
    </w:div>
    <w:div w:id="1765685687">
      <w:bodyDiv w:val="1"/>
      <w:marLeft w:val="0"/>
      <w:marRight w:val="0"/>
      <w:marTop w:val="0"/>
      <w:marBottom w:val="0"/>
      <w:divBdr>
        <w:top w:val="none" w:sz="0" w:space="0" w:color="auto"/>
        <w:left w:val="none" w:sz="0" w:space="0" w:color="auto"/>
        <w:bottom w:val="none" w:sz="0" w:space="0" w:color="auto"/>
        <w:right w:val="none" w:sz="0" w:space="0" w:color="auto"/>
      </w:divBdr>
    </w:div>
    <w:div w:id="1785075910">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24159358">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4682813">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61760355">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B72F5D10-E2F1-403E-8467-88B044D64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021</TotalTime>
  <Pages>30</Pages>
  <Words>65073</Words>
  <Characters>370919</Characters>
  <Application>Microsoft Office Word</Application>
  <DocSecurity>0</DocSecurity>
  <Lines>3090</Lines>
  <Paragraphs>870</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435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subject/>
  <dc:creator>Jesus Jimenez Lopez</dc:creator>
  <cp:keywords/>
  <dc:description/>
  <cp:lastModifiedBy>Jesus Jimenez Lopez</cp:lastModifiedBy>
  <cp:revision>24</cp:revision>
  <dcterms:created xsi:type="dcterms:W3CDTF">2017-10-27T03:52:00Z</dcterms:created>
  <dcterms:modified xsi:type="dcterms:W3CDTF">2017-10-27T2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